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C80E7D">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C80E7D">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C80E7D">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C80E7D">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C80E7D">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C80E7D">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C80E7D">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C80E7D">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C80E7D">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C80E7D">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C80E7D">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C80E7D">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C80E7D">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C80E7D">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C80E7D">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C80E7D">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C80E7D">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C80E7D">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C80E7D">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C80E7D">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C80E7D">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C80E7D">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C80E7D">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C80E7D">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C80E7D">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C80E7D">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C80E7D">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C80E7D">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C80E7D">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C80E7D">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C80E7D">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C80E7D">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C80E7D">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C80E7D">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C80E7D">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C80E7D">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C80E7D">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C80E7D">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C80E7D">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39147899" w:rsidR="00E94F56" w:rsidRPr="00132847" w:rsidRDefault="00132847" w:rsidP="00132847">
      <w:pPr>
        <w:pStyle w:val="Caption"/>
      </w:pPr>
      <w:bookmarkStart w:id="16" w:name="_Ref12454711"/>
      <w:r w:rsidRPr="00132847">
        <w:t xml:space="preserve">Figure </w:t>
      </w:r>
      <w:r w:rsidR="00C80E7D">
        <w:fldChar w:fldCharType="begin"/>
      </w:r>
      <w:r w:rsidR="00C80E7D">
        <w:instrText xml:space="preserve"> SEQ Figure \* ARABIC </w:instrText>
      </w:r>
      <w:r w:rsidR="00C80E7D">
        <w:fldChar w:fldCharType="separate"/>
      </w:r>
      <w:r w:rsidR="001313DF">
        <w:rPr>
          <w:noProof/>
        </w:rPr>
        <w:t>1</w:t>
      </w:r>
      <w:r w:rsidR="00C80E7D">
        <w:rPr>
          <w:noProof/>
        </w:rPr>
        <w:fldChar w:fldCharType="end"/>
      </w:r>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1134E78F" w:rsidR="00132847" w:rsidRDefault="00132847" w:rsidP="00132847">
      <w:pPr>
        <w:pStyle w:val="Caption"/>
        <w:keepNext/>
      </w:pPr>
      <w:bookmarkStart w:id="17" w:name="_Ref12454717"/>
      <w:r>
        <w:lastRenderedPageBreak/>
        <w:t xml:space="preserve">Table </w:t>
      </w:r>
      <w:r w:rsidR="00C80E7D">
        <w:fldChar w:fldCharType="begin"/>
      </w:r>
      <w:r w:rsidR="00C80E7D">
        <w:instrText xml:space="preserve"> SEQ Table \* ARABIC </w:instrText>
      </w:r>
      <w:r w:rsidR="00C80E7D">
        <w:fldChar w:fldCharType="separate"/>
      </w:r>
      <w:r w:rsidR="00D2605C">
        <w:rPr>
          <w:noProof/>
        </w:rPr>
        <w:t>1</w:t>
      </w:r>
      <w:r w:rsidR="00C80E7D">
        <w:rPr>
          <w:noProof/>
        </w:rPr>
        <w:fldChar w:fldCharType="end"/>
      </w:r>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3680CF26" w:rsidR="00132847" w:rsidRDefault="00132847" w:rsidP="00132847">
      <w:pPr>
        <w:pStyle w:val="Caption"/>
        <w:keepNext/>
      </w:pPr>
      <w:r>
        <w:t xml:space="preserve">Table </w:t>
      </w:r>
      <w:r w:rsidR="00C80E7D">
        <w:fldChar w:fldCharType="begin"/>
      </w:r>
      <w:r w:rsidR="00C80E7D">
        <w:instrText xml:space="preserve"> SEQ Table \* ARABIC </w:instrText>
      </w:r>
      <w:r w:rsidR="00C80E7D">
        <w:fldChar w:fldCharType="separate"/>
      </w:r>
      <w:r w:rsidR="00D2605C">
        <w:rPr>
          <w:noProof/>
        </w:rPr>
        <w:t>2</w:t>
      </w:r>
      <w:r w:rsidR="00C80E7D">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871F45" w:rsidRDefault="00871F45"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871F45" w:rsidRDefault="00871F45"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871F45" w:rsidRDefault="00871F45"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871F45" w:rsidRDefault="00871F45"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871F45" w:rsidRDefault="00871F45"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1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1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871F45" w:rsidRDefault="00871F45"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871F45" w:rsidRDefault="00871F45"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871F45" w:rsidRDefault="00871F45" w:rsidP="00FF27B7">
                        <w:r>
                          <w:t>A</w:t>
                        </w:r>
                      </w:p>
                    </w:txbxContent>
                  </v:textbox>
                </v:shape>
                <w10:anchorlock/>
              </v:group>
            </w:pict>
          </mc:Fallback>
        </mc:AlternateContent>
      </w:r>
    </w:p>
    <w:p w14:paraId="104E809F" w14:textId="360962D5" w:rsidR="002D47EB" w:rsidRDefault="002D47EB" w:rsidP="002D47EB">
      <w:pPr>
        <w:pStyle w:val="Caption"/>
      </w:pPr>
      <w:bookmarkStart w:id="19" w:name="_Ref12454854"/>
      <w:r>
        <w:t xml:space="preserve">Figure </w:t>
      </w:r>
      <w:r w:rsidR="00C80E7D">
        <w:fldChar w:fldCharType="begin"/>
      </w:r>
      <w:r w:rsidR="00C80E7D">
        <w:instrText xml:space="preserve"> SEQ Figure \* ARABIC </w:instrText>
      </w:r>
      <w:r w:rsidR="00C80E7D">
        <w:fldChar w:fldCharType="separate"/>
      </w:r>
      <w:r w:rsidR="001313DF">
        <w:rPr>
          <w:noProof/>
        </w:rPr>
        <w:t>2</w:t>
      </w:r>
      <w:r w:rsidR="00C80E7D">
        <w:rPr>
          <w:noProof/>
        </w:rPr>
        <w:fldChar w:fldCharType="end"/>
      </w:r>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060F0EB4" w:rsidR="00132847" w:rsidRDefault="00132847" w:rsidP="00132847">
      <w:pPr>
        <w:pStyle w:val="Caption"/>
      </w:pPr>
      <w:bookmarkStart w:id="20" w:name="_Ref12454986"/>
      <w:r>
        <w:t xml:space="preserve">Figure </w:t>
      </w:r>
      <w:r w:rsidR="00C80E7D">
        <w:fldChar w:fldCharType="begin"/>
      </w:r>
      <w:r w:rsidR="00C80E7D">
        <w:instrText xml:space="preserve"> SEQ Figure \* ARABIC </w:instrText>
      </w:r>
      <w:r w:rsidR="00C80E7D">
        <w:fldChar w:fldCharType="separate"/>
      </w:r>
      <w:r w:rsidR="001313DF">
        <w:rPr>
          <w:noProof/>
        </w:rPr>
        <w:t>3</w:t>
      </w:r>
      <w:r w:rsidR="00C80E7D">
        <w:rPr>
          <w:noProof/>
        </w:rPr>
        <w:fldChar w:fldCharType="end"/>
      </w:r>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640418AE" w:rsidR="00FF27B7" w:rsidRPr="0090423E" w:rsidRDefault="00132847" w:rsidP="00132847">
      <w:pPr>
        <w:pStyle w:val="Caption"/>
      </w:pPr>
      <w:bookmarkStart w:id="21" w:name="_Ref12455053"/>
      <w:r>
        <w:t xml:space="preserve">Figure </w:t>
      </w:r>
      <w:r w:rsidR="00C80E7D">
        <w:fldChar w:fldCharType="begin"/>
      </w:r>
      <w:r w:rsidR="00C80E7D">
        <w:instrText xml:space="preserve"> SEQ Figure \* ARABIC </w:instrText>
      </w:r>
      <w:r w:rsidR="00C80E7D">
        <w:fldChar w:fldCharType="separate"/>
      </w:r>
      <w:r w:rsidR="001313DF">
        <w:rPr>
          <w:noProof/>
        </w:rPr>
        <w:t>4</w:t>
      </w:r>
      <w:r w:rsidR="00C80E7D">
        <w:rPr>
          <w:noProof/>
        </w:rPr>
        <w:fldChar w:fldCharType="end"/>
      </w:r>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1AC6E43B" w:rsidR="002D47EB" w:rsidRDefault="002D47EB" w:rsidP="002D47EB">
      <w:pPr>
        <w:pStyle w:val="Caption"/>
      </w:pPr>
      <w:bookmarkStart w:id="22" w:name="_Ref12455078"/>
      <w:r>
        <w:t xml:space="preserve">Figure </w:t>
      </w:r>
      <w:r w:rsidR="00C80E7D">
        <w:fldChar w:fldCharType="begin"/>
      </w:r>
      <w:r w:rsidR="00C80E7D">
        <w:instrText xml:space="preserve"> SEQ Figure \* ARABIC </w:instrText>
      </w:r>
      <w:r w:rsidR="00C80E7D">
        <w:fldChar w:fldCharType="separate"/>
      </w:r>
      <w:r w:rsidR="001313DF">
        <w:rPr>
          <w:noProof/>
        </w:rPr>
        <w:t>5</w:t>
      </w:r>
      <w:r w:rsidR="00C80E7D">
        <w:rPr>
          <w:noProof/>
        </w:rPr>
        <w:fldChar w:fldCharType="end"/>
      </w:r>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18B987CB" w:rsidR="002D47EB" w:rsidRDefault="002D47EB" w:rsidP="002D47EB">
      <w:pPr>
        <w:pStyle w:val="Caption"/>
        <w:keepNext/>
      </w:pPr>
      <w:bookmarkStart w:id="25" w:name="_Ref7616826"/>
      <w:r>
        <w:t xml:space="preserve">Table </w:t>
      </w:r>
      <w:r w:rsidR="00C80E7D">
        <w:fldChar w:fldCharType="begin"/>
      </w:r>
      <w:r w:rsidR="00C80E7D">
        <w:instrText xml:space="preserve"> SE</w:instrText>
      </w:r>
      <w:r w:rsidR="00C80E7D">
        <w:instrText xml:space="preserve">Q Table \* ARABIC </w:instrText>
      </w:r>
      <w:r w:rsidR="00C80E7D">
        <w:fldChar w:fldCharType="separate"/>
      </w:r>
      <w:r w:rsidR="00D2605C">
        <w:rPr>
          <w:noProof/>
        </w:rPr>
        <w:t>3</w:t>
      </w:r>
      <w:r w:rsidR="00C80E7D">
        <w:rPr>
          <w:noProof/>
        </w:rPr>
        <w:fldChar w:fldCharType="end"/>
      </w:r>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3108C345"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6DC92DC" w:rsidR="002D47EB" w:rsidRDefault="002D47EB" w:rsidP="002D47EB">
      <w:pPr>
        <w:pStyle w:val="Caption"/>
        <w:keepNext/>
      </w:pPr>
      <w:r>
        <w:t xml:space="preserve">Table </w:t>
      </w:r>
      <w:r w:rsidR="00C80E7D">
        <w:fldChar w:fldCharType="begin"/>
      </w:r>
      <w:r w:rsidR="00C80E7D">
        <w:instrText xml:space="preserve"> SEQ Table \* ARABIC </w:instrText>
      </w:r>
      <w:r w:rsidR="00C80E7D">
        <w:fldChar w:fldCharType="separate"/>
      </w:r>
      <w:r w:rsidR="00D2605C">
        <w:rPr>
          <w:noProof/>
        </w:rPr>
        <w:t>4</w:t>
      </w:r>
      <w:r w:rsidR="00C80E7D">
        <w:rPr>
          <w:noProof/>
        </w:rPr>
        <w:fldChar w:fldCharType="end"/>
      </w:r>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304A51EA" w:rsidR="002E4068" w:rsidRDefault="002E4068" w:rsidP="002E4068">
      <w:pPr>
        <w:pStyle w:val="Caption"/>
        <w:keepNext/>
      </w:pPr>
      <w:bookmarkStart w:id="31" w:name="_Ref9334986"/>
      <w:r>
        <w:t xml:space="preserve">Table </w:t>
      </w:r>
      <w:r w:rsidR="00C80E7D">
        <w:fldChar w:fldCharType="begin"/>
      </w:r>
      <w:r w:rsidR="00C80E7D">
        <w:instrText xml:space="preserve"> SEQ Table \* ARABIC </w:instrText>
      </w:r>
      <w:r w:rsidR="00C80E7D">
        <w:fldChar w:fldCharType="separate"/>
      </w:r>
      <w:r w:rsidR="00D2605C">
        <w:rPr>
          <w:noProof/>
        </w:rPr>
        <w:t>5</w:t>
      </w:r>
      <w:r w:rsidR="00C80E7D">
        <w:rPr>
          <w:noProof/>
        </w:rPr>
        <w:fldChar w:fldCharType="end"/>
      </w:r>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1B297F68" w:rsidR="00BE5423" w:rsidRDefault="00840D88" w:rsidP="008B0736">
      <w:pPr>
        <w:pStyle w:val="Caption"/>
      </w:pPr>
      <w:bookmarkStart w:id="32" w:name="_Ref9317214"/>
      <w:r>
        <w:t xml:space="preserve">Figure </w:t>
      </w:r>
      <w:r w:rsidR="00C80E7D">
        <w:fldChar w:fldCharType="begin"/>
      </w:r>
      <w:r w:rsidR="00C80E7D">
        <w:instrText xml:space="preserve"> SEQ Figure \* ARABIC </w:instrText>
      </w:r>
      <w:r w:rsidR="00C80E7D">
        <w:fldChar w:fldCharType="separate"/>
      </w:r>
      <w:r w:rsidR="001313DF">
        <w:rPr>
          <w:noProof/>
        </w:rPr>
        <w:t>6</w:t>
      </w:r>
      <w:r w:rsidR="00C80E7D">
        <w:rPr>
          <w:noProof/>
        </w:rPr>
        <w:fldChar w:fldCharType="end"/>
      </w:r>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7F92A4E8" w:rsidR="00486F77" w:rsidRDefault="00486F77" w:rsidP="00486F77">
      <w:pPr>
        <w:pStyle w:val="Caption"/>
      </w:pPr>
      <w:bookmarkStart w:id="33" w:name="_Ref10727603"/>
      <w:bookmarkStart w:id="34" w:name="_Ref12449873"/>
      <w:r>
        <w:t xml:space="preserve">Figure </w:t>
      </w:r>
      <w:r w:rsidR="00C80E7D">
        <w:fldChar w:fldCharType="begin"/>
      </w:r>
      <w:r w:rsidR="00C80E7D">
        <w:instrText xml:space="preserve"> SEQ Figure \* ARABIC </w:instrText>
      </w:r>
      <w:r w:rsidR="00C80E7D">
        <w:fldChar w:fldCharType="separate"/>
      </w:r>
      <w:r w:rsidR="001313DF">
        <w:rPr>
          <w:noProof/>
        </w:rPr>
        <w:t>7</w:t>
      </w:r>
      <w:r w:rsidR="00C80E7D">
        <w:rPr>
          <w:noProof/>
        </w:rPr>
        <w:fldChar w:fldCharType="end"/>
      </w:r>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7884C7F2" w:rsidR="001E4B5E" w:rsidRDefault="00EC6B9B" w:rsidP="00EC6B9B">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8</w:t>
      </w:r>
      <w:r w:rsidR="00C80E7D">
        <w:rPr>
          <w:noProof/>
        </w:rPr>
        <w:fldChar w:fldCharType="end"/>
      </w:r>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7445051A" w:rsidR="001E4B5E" w:rsidRPr="00C36E09" w:rsidRDefault="001E4B5E" w:rsidP="001E4B5E">
      <w:pPr>
        <w:pStyle w:val="Caption"/>
      </w:pPr>
      <w:bookmarkStart w:id="35" w:name="_Ref10727651"/>
      <w:r>
        <w:t xml:space="preserve">Figure </w:t>
      </w:r>
      <w:r w:rsidR="00C80E7D">
        <w:fldChar w:fldCharType="begin"/>
      </w:r>
      <w:r w:rsidR="00C80E7D">
        <w:instrText xml:space="preserve"> SEQ Figure \* ARABIC </w:instrText>
      </w:r>
      <w:r w:rsidR="00C80E7D">
        <w:fldChar w:fldCharType="separate"/>
      </w:r>
      <w:r w:rsidR="001313DF">
        <w:rPr>
          <w:noProof/>
        </w:rPr>
        <w:t>9</w:t>
      </w:r>
      <w:r w:rsidR="00C80E7D">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77BC1256" w:rsidR="001E2057" w:rsidRDefault="001E2057" w:rsidP="001E2057">
      <w:pPr>
        <w:pStyle w:val="Caption"/>
        <w:keepNext/>
      </w:pPr>
      <w:bookmarkStart w:id="36" w:name="_Ref10457842"/>
      <w:bookmarkStart w:id="37" w:name="_Ref10457837"/>
      <w:r>
        <w:t xml:space="preserve">Table </w:t>
      </w:r>
      <w:r w:rsidR="00C80E7D">
        <w:fldChar w:fldCharType="begin"/>
      </w:r>
      <w:r w:rsidR="00C80E7D">
        <w:instrText xml:space="preserve"> SEQ Table \* ARABIC </w:instrText>
      </w:r>
      <w:r w:rsidR="00C80E7D">
        <w:fldChar w:fldCharType="separate"/>
      </w:r>
      <w:r w:rsidR="00D2605C">
        <w:rPr>
          <w:noProof/>
        </w:rPr>
        <w:t>6</w:t>
      </w:r>
      <w:r w:rsidR="00C80E7D">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588B4161" w:rsidR="00286EA2" w:rsidRDefault="00B82835" w:rsidP="00286EA2">
      <w:pPr>
        <w:pStyle w:val="Caption"/>
      </w:pPr>
      <w:bookmarkStart w:id="38" w:name="_Ref10461283"/>
      <w:r>
        <w:t xml:space="preserve">Figure </w:t>
      </w:r>
      <w:r w:rsidR="00C80E7D">
        <w:fldChar w:fldCharType="begin"/>
      </w:r>
      <w:r w:rsidR="00C80E7D">
        <w:instrText xml:space="preserve"> SEQ Figure \* ARABIC </w:instrText>
      </w:r>
      <w:r w:rsidR="00C80E7D">
        <w:fldChar w:fldCharType="separate"/>
      </w:r>
      <w:r w:rsidR="001313DF">
        <w:rPr>
          <w:noProof/>
        </w:rPr>
        <w:t>10</w:t>
      </w:r>
      <w:r w:rsidR="00C80E7D">
        <w:rPr>
          <w:noProof/>
        </w:rPr>
        <w:fldChar w:fldCharType="end"/>
      </w:r>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2F6E78B6" w:rsidR="008B037D" w:rsidRDefault="008825FD" w:rsidP="008825FD">
      <w:pPr>
        <w:pStyle w:val="Caption"/>
      </w:pPr>
      <w:bookmarkStart w:id="39" w:name="_Ref10728316"/>
      <w:r>
        <w:t xml:space="preserve">Figure </w:t>
      </w:r>
      <w:r w:rsidR="00C80E7D">
        <w:fldChar w:fldCharType="begin"/>
      </w:r>
      <w:r w:rsidR="00C80E7D">
        <w:instrText xml:space="preserve"> SEQ Figure \* ARABIC </w:instrText>
      </w:r>
      <w:r w:rsidR="00C80E7D">
        <w:fldChar w:fldCharType="separate"/>
      </w:r>
      <w:r w:rsidR="001313DF">
        <w:rPr>
          <w:noProof/>
        </w:rPr>
        <w:t>11</w:t>
      </w:r>
      <w:r w:rsidR="00C80E7D">
        <w:rPr>
          <w:noProof/>
        </w:rPr>
        <w:fldChar w:fldCharType="end"/>
      </w:r>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1400AE18" w:rsidR="00286EA2" w:rsidRDefault="00286EA2" w:rsidP="00286EA2">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12</w:t>
      </w:r>
      <w:r w:rsidR="00C80E7D">
        <w:rPr>
          <w:noProof/>
        </w:rPr>
        <w:fldChar w:fldCharType="end"/>
      </w:r>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130575D" w:rsidR="00835089" w:rsidRDefault="00835089" w:rsidP="00835089">
      <w:pPr>
        <w:pStyle w:val="Caption"/>
        <w:keepNext/>
      </w:pPr>
      <w:bookmarkStart w:id="40" w:name="_Ref10728855"/>
      <w:bookmarkStart w:id="41" w:name="_Ref10728851"/>
      <w:r>
        <w:t xml:space="preserve">Table </w:t>
      </w:r>
      <w:r w:rsidR="00C80E7D">
        <w:fldChar w:fldCharType="begin"/>
      </w:r>
      <w:r w:rsidR="00C80E7D">
        <w:instrText xml:space="preserve"> SEQ Tabl</w:instrText>
      </w:r>
      <w:r w:rsidR="00C80E7D">
        <w:instrText xml:space="preserve">e \* ARABIC </w:instrText>
      </w:r>
      <w:r w:rsidR="00C80E7D">
        <w:fldChar w:fldCharType="separate"/>
      </w:r>
      <w:r w:rsidR="00D2605C">
        <w:rPr>
          <w:noProof/>
        </w:rPr>
        <w:t>7</w:t>
      </w:r>
      <w:r w:rsidR="00C80E7D">
        <w:rPr>
          <w:noProof/>
        </w:rPr>
        <w:fldChar w:fldCharType="end"/>
      </w:r>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3B0D282A" w:rsidR="00835089" w:rsidRDefault="00E56397" w:rsidP="00E56397">
      <w:pPr>
        <w:pStyle w:val="Caption"/>
      </w:pPr>
      <w:bookmarkStart w:id="42" w:name="_Ref10728720"/>
      <w:r>
        <w:t xml:space="preserve">Figure </w:t>
      </w:r>
      <w:r w:rsidR="00C80E7D">
        <w:fldChar w:fldCharType="begin"/>
      </w:r>
      <w:r w:rsidR="00C80E7D">
        <w:instrText xml:space="preserve"> SEQ Figure \* ARABIC </w:instrText>
      </w:r>
      <w:r w:rsidR="00C80E7D">
        <w:fldChar w:fldCharType="separate"/>
      </w:r>
      <w:r w:rsidR="001313DF">
        <w:rPr>
          <w:noProof/>
        </w:rPr>
        <w:t>13</w:t>
      </w:r>
      <w:r w:rsidR="00C80E7D">
        <w:rPr>
          <w:noProof/>
        </w:rPr>
        <w:fldChar w:fldCharType="end"/>
      </w:r>
      <w:bookmarkEnd w:id="42"/>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3837578F" w:rsidR="00AE15AA" w:rsidRDefault="00AE15AA" w:rsidP="00AE15AA">
      <w:pPr>
        <w:pStyle w:val="Caption"/>
        <w:rPr>
          <w:noProof/>
        </w:rPr>
      </w:pPr>
      <w:bookmarkStart w:id="43" w:name="_Ref10728721"/>
      <w:r>
        <w:t xml:space="preserve">Figure </w:t>
      </w:r>
      <w:r w:rsidR="00C80E7D">
        <w:fldChar w:fldCharType="begin"/>
      </w:r>
      <w:r w:rsidR="00C80E7D">
        <w:instrText xml:space="preserve"> SEQ Figure \* ARABIC </w:instrText>
      </w:r>
      <w:r w:rsidR="00C80E7D">
        <w:fldChar w:fldCharType="separate"/>
      </w:r>
      <w:r w:rsidR="001313DF">
        <w:rPr>
          <w:noProof/>
        </w:rPr>
        <w:t>14</w:t>
      </w:r>
      <w:r w:rsidR="00C80E7D">
        <w:rPr>
          <w:noProof/>
        </w:rPr>
        <w:fldChar w:fldCharType="end"/>
      </w:r>
      <w:bookmarkEnd w:id="43"/>
      <w:r>
        <w:t xml:space="preserve"> </w:t>
      </w:r>
      <w:r w:rsidR="0085051D">
        <w:t>–</w:t>
      </w:r>
      <w:r>
        <w:t xml:space="preserve"> NMD</w:t>
      </w:r>
      <w:r w:rsidR="0085051D">
        <w:t>S of bray-curtis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05AB0DE2" w:rsidR="00AE15AA" w:rsidRDefault="00C36E09" w:rsidP="00C36E09">
      <w:pPr>
        <w:pStyle w:val="Caption"/>
        <w:rPr>
          <w:noProof/>
        </w:rPr>
      </w:pPr>
      <w:bookmarkStart w:id="44" w:name="_Ref10728722"/>
      <w:r>
        <w:t xml:space="preserve">Figure </w:t>
      </w:r>
      <w:r w:rsidR="00C80E7D">
        <w:fldChar w:fldCharType="begin"/>
      </w:r>
      <w:r w:rsidR="00C80E7D">
        <w:instrText xml:space="preserve"> SEQ Figure \* ARABIC </w:instrText>
      </w:r>
      <w:r w:rsidR="00C80E7D">
        <w:fldChar w:fldCharType="separate"/>
      </w:r>
      <w:r w:rsidR="001313DF">
        <w:rPr>
          <w:noProof/>
        </w:rPr>
        <w:t>15</w:t>
      </w:r>
      <w:r w:rsidR="00C80E7D">
        <w:rPr>
          <w:noProof/>
        </w:rPr>
        <w:fldChar w:fldCharType="end"/>
      </w:r>
      <w:bookmarkEnd w:id="4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439AD89A" w:rsidR="001E4B5E" w:rsidRPr="00056F69" w:rsidRDefault="001E4B5E" w:rsidP="001E4B5E">
      <w:pPr>
        <w:pStyle w:val="Caption"/>
      </w:pPr>
      <w:bookmarkStart w:id="45" w:name="_Ref10728723"/>
      <w:r>
        <w:t xml:space="preserve">Figure </w:t>
      </w:r>
      <w:r w:rsidR="00C80E7D">
        <w:fldChar w:fldCharType="begin"/>
      </w:r>
      <w:r w:rsidR="00C80E7D">
        <w:instrText xml:space="preserve"> SEQ Figure \* ARABIC </w:instrText>
      </w:r>
      <w:r w:rsidR="00C80E7D">
        <w:fldChar w:fldCharType="separate"/>
      </w:r>
      <w:r w:rsidR="001313DF">
        <w:rPr>
          <w:noProof/>
        </w:rPr>
        <w:t>16</w:t>
      </w:r>
      <w:r w:rsidR="00C80E7D">
        <w:rPr>
          <w:noProof/>
        </w:rPr>
        <w:fldChar w:fldCharType="end"/>
      </w:r>
      <w:bookmarkEnd w:id="45"/>
      <w:r>
        <w:t xml:space="preserve"> - NMDS of </w:t>
      </w:r>
      <w:r w:rsidR="0085051D">
        <w:t xml:space="preserve">of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44201174" w:rsidR="00CF6AD6" w:rsidRDefault="00CF6AD6" w:rsidP="00CF6AD6">
      <w:pPr>
        <w:pStyle w:val="Caption"/>
        <w:keepNext/>
      </w:pPr>
      <w:bookmarkStart w:id="46" w:name="_Ref10457875"/>
      <w:r>
        <w:t xml:space="preserve">Table </w:t>
      </w:r>
      <w:r w:rsidR="00C80E7D">
        <w:fldChar w:fldCharType="begin"/>
      </w:r>
      <w:r w:rsidR="00C80E7D">
        <w:instrText xml:space="preserve"> SEQ Table \* ARABIC </w:instrText>
      </w:r>
      <w:r w:rsidR="00C80E7D">
        <w:fldChar w:fldCharType="separate"/>
      </w:r>
      <w:r w:rsidR="00D2605C">
        <w:rPr>
          <w:noProof/>
        </w:rPr>
        <w:t>8</w:t>
      </w:r>
      <w:r w:rsidR="00C80E7D">
        <w:rPr>
          <w:noProof/>
        </w:rPr>
        <w:fldChar w:fldCharType="end"/>
      </w:r>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6F48AA37" w:rsidR="00F57AC8" w:rsidRDefault="00F57AC8" w:rsidP="00F57AC8">
      <w:pPr>
        <w:pStyle w:val="Caption"/>
        <w:keepNext/>
      </w:pPr>
      <w:bookmarkStart w:id="47" w:name="_Ref10727333"/>
      <w:bookmarkStart w:id="48" w:name="_Ref10727329"/>
      <w:r>
        <w:t xml:space="preserve">Table </w:t>
      </w:r>
      <w:r w:rsidR="00C80E7D">
        <w:fldChar w:fldCharType="begin"/>
      </w:r>
      <w:r w:rsidR="00C80E7D">
        <w:instrText xml:space="preserve"> SEQ Table \* ARABIC </w:instrText>
      </w:r>
      <w:r w:rsidR="00C80E7D">
        <w:fldChar w:fldCharType="separate"/>
      </w:r>
      <w:r w:rsidR="00D2605C">
        <w:rPr>
          <w:noProof/>
        </w:rPr>
        <w:t>9</w:t>
      </w:r>
      <w:r w:rsidR="00C80E7D">
        <w:rPr>
          <w:noProof/>
        </w:rPr>
        <w:fldChar w:fldCharType="end"/>
      </w:r>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4ACFC79"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r w:rsidR="00C80E7D">
        <w:fldChar w:fldCharType="begin"/>
      </w:r>
      <w:r w:rsidR="00C80E7D">
        <w:instrText xml:space="preserve"> SEQ Figure \* ARABIC </w:instrText>
      </w:r>
      <w:r w:rsidR="00C80E7D">
        <w:fldChar w:fldCharType="separate"/>
      </w:r>
      <w:r w:rsidR="001313DF">
        <w:rPr>
          <w:noProof/>
        </w:rPr>
        <w:t>17</w:t>
      </w:r>
      <w:r w:rsidR="00C80E7D">
        <w:rPr>
          <w:noProof/>
        </w:rPr>
        <w:fldChar w:fldCharType="end"/>
      </w:r>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510A4E87" w:rsidR="00364CE1" w:rsidRDefault="00364CE1" w:rsidP="00364CE1">
      <w:pPr>
        <w:pStyle w:val="Caption"/>
        <w:keepNext/>
      </w:pPr>
      <w:bookmarkStart w:id="49" w:name="_Ref9317158"/>
      <w:r>
        <w:t xml:space="preserve">Table </w:t>
      </w:r>
      <w:r w:rsidR="00C80E7D">
        <w:fldChar w:fldCharType="begin"/>
      </w:r>
      <w:r w:rsidR="00C80E7D">
        <w:instrText xml:space="preserve"> SEQ Table \* ARABIC </w:instrText>
      </w:r>
      <w:r w:rsidR="00C80E7D">
        <w:fldChar w:fldCharType="separate"/>
      </w:r>
      <w:r w:rsidR="00D2605C">
        <w:rPr>
          <w:noProof/>
        </w:rPr>
        <w:t>10</w:t>
      </w:r>
      <w:r w:rsidR="00C80E7D">
        <w:rPr>
          <w:noProof/>
        </w:rPr>
        <w:fldChar w:fldCharType="end"/>
      </w:r>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696A0687" w:rsidR="0003468F" w:rsidRDefault="0003468F" w:rsidP="0003468F">
      <w:pPr>
        <w:pStyle w:val="Caption"/>
        <w:keepNext/>
      </w:pPr>
      <w:bookmarkStart w:id="50" w:name="_Ref9317168"/>
      <w:r>
        <w:t xml:space="preserve">Table </w:t>
      </w:r>
      <w:r w:rsidR="00C80E7D">
        <w:fldChar w:fldCharType="begin"/>
      </w:r>
      <w:r w:rsidR="00C80E7D">
        <w:instrText xml:space="preserve"> SEQ Table \* ARABIC </w:instrText>
      </w:r>
      <w:r w:rsidR="00C80E7D">
        <w:fldChar w:fldCharType="separate"/>
      </w:r>
      <w:r w:rsidR="00D2605C">
        <w:rPr>
          <w:noProof/>
        </w:rPr>
        <w:t>11</w:t>
      </w:r>
      <w:r w:rsidR="00C80E7D">
        <w:rPr>
          <w:noProof/>
        </w:rPr>
        <w:fldChar w:fldCharType="end"/>
      </w:r>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252C0B6F" w:rsidR="003E2169" w:rsidRDefault="00352473" w:rsidP="00352473">
      <w:pPr>
        <w:pStyle w:val="Caption"/>
        <w:rPr>
          <w:noProof/>
        </w:rPr>
      </w:pPr>
      <w:bookmarkStart w:id="51" w:name="_Ref10714863"/>
      <w:r>
        <w:t xml:space="preserve">Figure </w:t>
      </w:r>
      <w:r w:rsidR="00C80E7D">
        <w:fldChar w:fldCharType="begin"/>
      </w:r>
      <w:r w:rsidR="00C80E7D">
        <w:instrText xml:space="preserve"> SEQ Figure \* ARABIC </w:instrText>
      </w:r>
      <w:r w:rsidR="00C80E7D">
        <w:fldChar w:fldCharType="separate"/>
      </w:r>
      <w:r w:rsidR="001313DF">
        <w:rPr>
          <w:noProof/>
        </w:rPr>
        <w:t>18</w:t>
      </w:r>
      <w:r w:rsidR="00C80E7D">
        <w:rPr>
          <w:noProof/>
        </w:rPr>
        <w:fldChar w:fldCharType="end"/>
      </w:r>
      <w:bookmarkEnd w:id="51"/>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01D9C949" w:rsidR="00754E6E" w:rsidRPr="00754E6E" w:rsidRDefault="00754E6E" w:rsidP="00754E6E">
      <w:pPr>
        <w:pStyle w:val="Caption"/>
      </w:pPr>
      <w:bookmarkStart w:id="52" w:name="_Ref9317230"/>
      <w:bookmarkStart w:id="53" w:name="_Ref10457992"/>
      <w:r>
        <w:t xml:space="preserve">Figure </w:t>
      </w:r>
      <w:r w:rsidR="00C80E7D">
        <w:fldChar w:fldCharType="begin"/>
      </w:r>
      <w:r w:rsidR="00C80E7D">
        <w:instrText xml:space="preserve"> SEQ Figure \* ARABIC </w:instrText>
      </w:r>
      <w:r w:rsidR="00C80E7D">
        <w:fldChar w:fldCharType="separate"/>
      </w:r>
      <w:r w:rsidR="001313DF">
        <w:rPr>
          <w:noProof/>
        </w:rPr>
        <w:t>19</w:t>
      </w:r>
      <w:r w:rsidR="00C80E7D">
        <w:rPr>
          <w:noProof/>
        </w:rPr>
        <w:fldChar w:fldCharType="end"/>
      </w:r>
      <w:bookmarkEnd w:id="52"/>
      <w:r>
        <w:t xml:space="preserve"> - Macroinvertebrate catch versus Sacramento River flow (CFS) for samples collected at Decker Island in spring of 2017 and 2018.</w:t>
      </w:r>
      <w:bookmarkEnd w:id="53"/>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309EFFE" w:rsidR="00E62242" w:rsidRDefault="00E62242" w:rsidP="00E62242">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20</w:t>
      </w:r>
      <w:r w:rsidR="00C80E7D">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243FA308" w:rsidR="00E62242" w:rsidRDefault="00E62242" w:rsidP="00E62242">
      <w:pPr>
        <w:pStyle w:val="Caption"/>
        <w:keepNext/>
      </w:pPr>
      <w:bookmarkStart w:id="54" w:name="_Ref10786422"/>
      <w:r>
        <w:t xml:space="preserve">Table </w:t>
      </w:r>
      <w:r w:rsidR="00C80E7D">
        <w:fldChar w:fldCharType="begin"/>
      </w:r>
      <w:r w:rsidR="00C80E7D">
        <w:instrText xml:space="preserve"> SEQ Table \* ARABIC </w:instrText>
      </w:r>
      <w:r w:rsidR="00C80E7D">
        <w:fldChar w:fldCharType="separate"/>
      </w:r>
      <w:r w:rsidR="00D2605C">
        <w:rPr>
          <w:noProof/>
        </w:rPr>
        <w:t>12</w:t>
      </w:r>
      <w:r w:rsidR="00C80E7D">
        <w:rPr>
          <w:noProof/>
        </w:rPr>
        <w:fldChar w:fldCharType="end"/>
      </w:r>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4128F8D6" w:rsidR="005F58B9" w:rsidRDefault="005F58B9" w:rsidP="005F58B9">
      <w:pPr>
        <w:pStyle w:val="Caption"/>
      </w:pPr>
      <w:bookmarkStart w:id="55" w:name="_Ref10787329"/>
      <w:bookmarkStart w:id="56" w:name="_Ref10787325"/>
      <w:r>
        <w:t xml:space="preserve">Figure </w:t>
      </w:r>
      <w:r w:rsidR="00C80E7D">
        <w:fldChar w:fldCharType="begin"/>
      </w:r>
      <w:r w:rsidR="00C80E7D">
        <w:instrText xml:space="preserve"> SEQ Figure \* ARABIC </w:instrText>
      </w:r>
      <w:r w:rsidR="00C80E7D">
        <w:fldChar w:fldCharType="separate"/>
      </w:r>
      <w:r w:rsidR="001313DF">
        <w:rPr>
          <w:noProof/>
        </w:rPr>
        <w:t>21</w:t>
      </w:r>
      <w:r w:rsidR="00C80E7D">
        <w:rPr>
          <w:noProof/>
        </w:rPr>
        <w:fldChar w:fldCharType="end"/>
      </w:r>
      <w:bookmarkEnd w:id="55"/>
      <w:r>
        <w:t xml:space="preserve"> - relative percent composition of spring verses fall macroinvertebrates.</w:t>
      </w:r>
      <w:bookmarkEnd w:id="56"/>
    </w:p>
    <w:p w14:paraId="018832BA" w14:textId="7E044163" w:rsidR="00DE22C7" w:rsidRDefault="00DE22C7" w:rsidP="00DE22C7">
      <w:pPr>
        <w:pStyle w:val="Caption"/>
        <w:keepNext/>
      </w:pPr>
      <w:bookmarkStart w:id="57" w:name="_Ref10787315"/>
      <w:r>
        <w:t xml:space="preserve">Table </w:t>
      </w:r>
      <w:r w:rsidR="00C80E7D">
        <w:fldChar w:fldCharType="begin"/>
      </w:r>
      <w:r w:rsidR="00C80E7D">
        <w:instrText xml:space="preserve"> SEQ Table \* ARABIC </w:instrText>
      </w:r>
      <w:r w:rsidR="00C80E7D">
        <w:fldChar w:fldCharType="separate"/>
      </w:r>
      <w:r w:rsidR="00D2605C">
        <w:rPr>
          <w:noProof/>
        </w:rPr>
        <w:t>13</w:t>
      </w:r>
      <w:r w:rsidR="00C80E7D">
        <w:rPr>
          <w:noProof/>
        </w:rPr>
        <w:fldChar w:fldCharType="end"/>
      </w:r>
      <w:bookmarkEnd w:id="57"/>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lastRenderedPageBreak/>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01B42954" w:rsidR="00C509FE" w:rsidRPr="00C509FE" w:rsidRDefault="00A93BE3" w:rsidP="00854EA1">
      <w:pPr>
        <w:pStyle w:val="Caption"/>
      </w:pPr>
      <w:bookmarkStart w:id="58" w:name="_Ref10787420"/>
      <w:r>
        <w:t xml:space="preserve">Figure </w:t>
      </w:r>
      <w:r w:rsidR="00C80E7D">
        <w:fldChar w:fldCharType="begin"/>
      </w:r>
      <w:r w:rsidR="00C80E7D">
        <w:instrText xml:space="preserve"> SEQ Figure \* ARABIC </w:instrText>
      </w:r>
      <w:r w:rsidR="00C80E7D">
        <w:fldChar w:fldCharType="separate"/>
      </w:r>
      <w:r w:rsidR="001313DF">
        <w:rPr>
          <w:noProof/>
        </w:rPr>
        <w:t>22</w:t>
      </w:r>
      <w:r w:rsidR="00C80E7D">
        <w:rPr>
          <w:noProof/>
        </w:rPr>
        <w:fldChar w:fldCharType="end"/>
      </w:r>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w:t>
      </w:r>
      <w:r w:rsidR="003E5E98">
        <w:lastRenderedPageBreak/>
        <w:t xml:space="preserve">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A38CF10"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6D1F9C">
        <w:instrText xml:space="preserve"> ADDIN EN.CITE &lt;EndNote&gt;&lt;Cite&gt;&lt;Author&gt;Hennessy&lt;/Author&gt;&lt;Year&gt;2013&lt;/Year&gt;&lt;RecNum&gt;4613&lt;/RecNum&gt;&lt;DisplayText&gt;(Hennessy and Enderlein 2013)&lt;/DisplayText&gt;&lt;record&gt;&lt;rec-number&gt;4613&lt;/rec-number&gt;&lt;foreign-keys&gt;&lt;key app="EN" db-id="a9apvv5dmwfftked0f5padvbva2xpxpx0esz" timestamp="1527095187"&gt;4613&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58D0E661" w:rsidR="003918A8" w:rsidRDefault="003918A8" w:rsidP="002D47EB">
      <w:pPr>
        <w:pStyle w:val="Heading3"/>
      </w:pPr>
      <w:bookmarkStart w:id="66" w:name="_Toc12951164"/>
      <w:r>
        <w:t>Nutrients</w:t>
      </w:r>
      <w:bookmarkEnd w:id="66"/>
    </w:p>
    <w:p w14:paraId="6122F4BF" w14:textId="2CBCE21C" w:rsidR="00315E56" w:rsidRDefault="00315E56" w:rsidP="00315E56">
      <w:r>
        <w:t>The exchange of water between tidal wetlands and their adjacent channels control the ability of a site to to support a food web that can benefit fishes.</w:t>
      </w:r>
      <w:r w:rsidR="0069141D">
        <w:t xml:space="preserve"> Constituent nutrients such as Nitrogen and </w:t>
      </w:r>
      <w:r w:rsidR="00CE7BF4">
        <w:t>Phosphorus</w:t>
      </w:r>
      <w:r w:rsidR="0069141D">
        <w:t xml:space="preserve"> are known to limit the production of phytoplankton </w:t>
      </w:r>
      <w:r w:rsidR="006D1F9C">
        <w:fldChar w:fldCharType="begin">
          <w:fldData xml:space="preserve">PEVuZE5vdGU+PENpdGU+PEF1dGhvcj5DbG9lcm48L0F1dGhvcj48WWVhcj4yMDE2PC9ZZWFyPjxS
ZWNOdW0+NTI1NDwvUmVjTnVtPjxEaXNwbGF5VGV4dD4oQ2xvZXJuIGV0IGFsLiAyMDE2OyBSb2Jp
bnNvbiBldCBhbC4gMjAxNik8L0Rpc3BsYXlUZXh0PjxyZWNvcmQ+PHJlYy1udW1iZXI+NTI1NDwv
cmVjLW51bWJlcj48Zm9yZWlnbi1rZXlzPjxrZXkgYXBwPSJFTiIgZGItaWQ9ImE5YXB2djVkbXdm
ZnRrZWQwZjVwYWR2YnZhMnhweHB4MGVzeiIgdGltZXN0YW1wPSIxNTQxNTI2NTM2Ij41MjU0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UHJvZHVjdGlvbiBpbiB0aGUgRGVsdGE6IFRoZW4gYW5kIE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6D1F9C">
        <w:instrText xml:space="preserve"> ADDIN EN.CITE </w:instrText>
      </w:r>
      <w:r w:rsidR="006D1F9C">
        <w:fldChar w:fldCharType="begin">
          <w:fldData xml:space="preserve">PEVuZE5vdGU+PENpdGU+PEF1dGhvcj5DbG9lcm48L0F1dGhvcj48WWVhcj4yMDE2PC9ZZWFyPjxS
ZWNOdW0+NTI1NDwvUmVjTnVtPjxEaXNwbGF5VGV4dD4oQ2xvZXJuIGV0IGFsLiAyMDE2OyBSb2Jp
bnNvbiBldCBhbC4gMjAxNik8L0Rpc3BsYXlUZXh0PjxyZWNvcmQ+PHJlYy1udW1iZXI+NTI1NDwv
cmVjLW51bWJlcj48Zm9yZWlnbi1rZXlzPjxrZXkgYXBwPSJFTiIgZGItaWQ9ImE5YXB2djVkbXdm
ZnRrZWQwZjVwYWR2YnZhMnhweHB4MGVzeiIgdGltZXN0YW1wPSIxNTQxNTI2NTM2Ij41MjU0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UHJvZHVjdGlvbiBpbiB0aGUgRGVsdGE6IFRoZW4gYW5kIE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6D1F9C">
        <w:instrText xml:space="preserve"> ADDIN EN.CITE.DATA </w:instrText>
      </w:r>
      <w:r w:rsidR="006D1F9C">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ammonia, a form of nitrogenous waste from fish, has toxic effects to fishes if concentrations surpass thresholds </w:t>
      </w:r>
      <w:r w:rsidR="001F5D4E">
        <w:fldChar w:fldCharType="begin"/>
      </w:r>
      <w:r w:rsidR="001F5D4E">
        <w:instrText xml:space="preserve"> ADDIN EN.CITE &lt;EndNote&gt;&lt;Cite&gt;&lt;Author&gt;Ip&lt;/Author&gt;&lt;Year&gt;2001&lt;/Year&gt;&lt;RecNum&gt;5561&lt;/RecNum&gt;&lt;DisplayText&gt;(Ip et al. 2001)&lt;/DisplayText&gt;&lt;record&gt;&lt;rec-number&gt;5561&lt;/rec-number&gt;&lt;foreign-keys&gt;&lt;key app="EN" db-id="a9apvv5dmwfftked0f5padvbva2xpxpx0esz" timestamp="1563826618"&gt;5561&lt;/key&gt;&lt;/foreign-keys&gt;&lt;ref-type name="Journal Article"&gt;17&lt;/ref-type&gt;&lt;contributors&gt;&lt;authors&gt;&lt;author&gt;Ip, YK&lt;/author&gt;&lt;author&gt;Chew, SF&lt;/author&gt;&lt;author&gt;Randall, DJ&lt;/author&gt;&lt;/authors&gt;&lt;/contributors&gt;&lt;titles&gt;&lt;title&gt;Ammonia toxicity, tolerance, and excretion&lt;/title&gt;&lt;secondary-title&gt;Fish physiology&lt;/secondary-title&gt;&lt;/titles&gt;&lt;periodical&gt;&lt;full-title&gt;Fish physiology&lt;/full-title&gt;&lt;/periodical&gt;&lt;pages&gt;109-148&lt;/pages&gt;&lt;volume&gt;20&lt;/volume&gt;&lt;dates&gt;&lt;year&gt;2001&lt;/year&gt;&lt;/dates&gt;&lt;isbn&gt;1546-5098&lt;/isbn&gt;&lt;urls&gt;&lt;/urls&gt;&lt;/record&gt;&lt;/Cite&gt;&lt;/EndNote&gt;</w:instrText>
      </w:r>
      <w:r w:rsidR="001F5D4E">
        <w:fldChar w:fldCharType="separate"/>
      </w:r>
      <w:r w:rsidR="001F5D4E">
        <w:rPr>
          <w:noProof/>
        </w:rPr>
        <w:t>(Ip et al. 2001)</w:t>
      </w:r>
      <w:r w:rsidR="001F5D4E">
        <w:fldChar w:fldCharType="end"/>
      </w:r>
      <w:r w:rsidR="001236BC">
        <w:t xml:space="preserve">. Dissolved nitrate and nitrites are a </w:t>
      </w:r>
      <w:r w:rsidR="006C14F7">
        <w:t>readily available</w:t>
      </w:r>
      <w:r w:rsidR="001236BC">
        <w:t xml:space="preserve"> form of </w:t>
      </w:r>
      <w:r w:rsidR="001F5D4E">
        <w:t>N</w:t>
      </w:r>
      <w:r w:rsidR="001236BC">
        <w:t xml:space="preserve">itrogen which, along with dissolved </w:t>
      </w:r>
      <w:r w:rsidR="006C14F7">
        <w:t>ammonia,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in material which is being recycled. </w:t>
      </w:r>
      <w:r w:rsidR="0069141D">
        <w:t>Concentrations of C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constituent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67"/>
      <w:r>
        <w:t xml:space="preserve">Concurrent sampling of wetlands and their adjacent channels was carried out for nutrients monthly to capture differences within and without of sites, as well as temporal shifts across the year. </w:t>
      </w:r>
      <w:commentRangeEnd w:id="67"/>
      <w:r>
        <w:rPr>
          <w:rStyle w:val="CommentReference"/>
        </w:rPr>
        <w:commentReference w:id="67"/>
      </w:r>
      <w:r w:rsidR="001F5D4E">
        <w:t>Sampling events occurred in tandem with zooplankton sampling, below.</w:t>
      </w:r>
    </w:p>
    <w:p w14:paraId="2A5697FF" w14:textId="155708C9" w:rsidR="003918A8" w:rsidRDefault="003918A8" w:rsidP="002D47EB">
      <w:pPr>
        <w:pStyle w:val="Heading3"/>
      </w:pPr>
      <w:bookmarkStart w:id="68" w:name="_Toc12951165"/>
      <w:commentRangeStart w:id="69"/>
      <w:r>
        <w:t>Zooplankton</w:t>
      </w:r>
      <w:commentRangeEnd w:id="69"/>
      <w:r w:rsidR="00E2687D">
        <w:rPr>
          <w:rStyle w:val="CommentReference"/>
          <w:rFonts w:asciiTheme="minorHAnsi" w:eastAsiaTheme="minorEastAsia" w:hAnsiTheme="minorHAnsi" w:cstheme="minorBidi"/>
          <w:color w:val="auto"/>
        </w:rPr>
        <w:commentReference w:id="69"/>
      </w:r>
      <w:bookmarkEnd w:id="68"/>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w:t>
      </w:r>
      <w:r w:rsidR="00C12D39">
        <w:lastRenderedPageBreak/>
        <w:t xml:space="preserve">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0" w:name="_Toc12951166"/>
      <w:r>
        <w:t>Fish</w:t>
      </w:r>
      <w:bookmarkEnd w:id="70"/>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1" w:name="_Toc12951167"/>
      <w:r>
        <w:t>Methods</w:t>
      </w:r>
      <w:bookmarkEnd w:id="71"/>
    </w:p>
    <w:p w14:paraId="0C705D5A" w14:textId="794B6621" w:rsidR="003918A8" w:rsidRDefault="003918A8" w:rsidP="00463B5C">
      <w:pPr>
        <w:pStyle w:val="Heading3"/>
      </w:pPr>
      <w:bookmarkStart w:id="72" w:name="_Toc12951168"/>
      <w:r>
        <w:t>IEP Surveys</w:t>
      </w:r>
      <w:bookmarkEnd w:id="72"/>
    </w:p>
    <w:p w14:paraId="1CA14B44" w14:textId="7D00EFA8"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lastRenderedPageBreak/>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3"/>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estuary, but has since become an integral part of monitoring Delta Smelt and Longfin Smelt distribution and abundance during the fall. </w:t>
      </w:r>
      <w:r w:rsidR="001751B9">
        <w:t>DESCRIBE FMWT HERE!</w:t>
      </w:r>
      <w:commentRangeEnd w:id="73"/>
      <w:r w:rsidR="001751B9">
        <w:rPr>
          <w:rStyle w:val="CommentReference"/>
        </w:rPr>
        <w:commentReference w:id="73"/>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12951169"/>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583DB727"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 and</w:t>
      </w:r>
    </w:p>
    <w:p w14:paraId="466251D9" w14:textId="77777777" w:rsidR="008714A5" w:rsidRPr="006C4891" w:rsidRDefault="00960BB5" w:rsidP="001164F9">
      <w:pPr>
        <w:pStyle w:val="ListParagraph"/>
        <w:numPr>
          <w:ilvl w:val="0"/>
          <w:numId w:val="15"/>
        </w:numPr>
      </w:pPr>
      <w:r w:rsidRPr="006C4891">
        <w:lastRenderedPageBreak/>
        <w:t xml:space="preserve">Approximately </w:t>
      </w:r>
      <w:r w:rsidR="008714A5" w:rsidRPr="006C4891">
        <w:t>100 m outside the site, where we expect some influence of the wetland on water quality in the surrounding channel.</w:t>
      </w:r>
    </w:p>
    <w:p w14:paraId="089D5012" w14:textId="07906CEB" w:rsidR="00960BB5" w:rsidRPr="002339DB" w:rsidRDefault="002339DB" w:rsidP="002D47EB">
      <w:r>
        <w:t xml:space="preserve">At </w:t>
      </w:r>
      <w:commentRangeStart w:id="75"/>
      <w:r>
        <w:t xml:space="preserve">Tule Red </w:t>
      </w:r>
      <w:commentRangeEnd w:id="75"/>
      <w:r w:rsidR="00BA59B9">
        <w:rPr>
          <w:rStyle w:val="CommentReference"/>
        </w:rPr>
        <w:commentReference w:id="75"/>
      </w:r>
      <w:r>
        <w:t>it was infeasible to sample within the wetland on the same date as exterior samples</w:t>
      </w:r>
      <w:r w:rsidR="00BA59B9">
        <w:t xml:space="preserve"> (within Grizzly Bay)</w:t>
      </w:r>
      <w:r>
        <w:t xml:space="preserve">,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6"/>
      <w:r>
        <w:t>Fish</w:t>
      </w:r>
      <w:commentRangeEnd w:id="76"/>
      <w:r w:rsidR="001751B9">
        <w:rPr>
          <w:rStyle w:val="CommentReference"/>
          <w:rFonts w:asciiTheme="minorHAnsi" w:eastAsiaTheme="minorEastAsia" w:hAnsiTheme="minorHAnsi" w:cstheme="minorBidi"/>
          <w:color w:val="auto"/>
        </w:rPr>
        <w:commentReference w:id="76"/>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1EC6079E" w:rsidR="00FF27B7" w:rsidRPr="00EA4EB4" w:rsidRDefault="00026582" w:rsidP="00026582">
      <w:pPr>
        <w:pStyle w:val="Caption"/>
        <w:rPr>
          <w:rFonts w:cs="Times New Roman"/>
        </w:rPr>
      </w:pPr>
      <w:r>
        <w:t xml:space="preserve">Figure </w:t>
      </w:r>
      <w:r w:rsidR="00C80E7D">
        <w:fldChar w:fldCharType="begin"/>
      </w:r>
      <w:r w:rsidR="00C80E7D">
        <w:instrText xml:space="preserve"> SEQ Figure \* ARABIC </w:instrText>
      </w:r>
      <w:r w:rsidR="00C80E7D">
        <w:fldChar w:fldCharType="separate"/>
      </w:r>
      <w:r w:rsidR="001313DF">
        <w:rPr>
          <w:noProof/>
        </w:rPr>
        <w:t>23</w:t>
      </w:r>
      <w:r w:rsidR="00C80E7D">
        <w:rPr>
          <w:noProof/>
        </w:rPr>
        <w:fldChar w:fldCharType="end"/>
      </w:r>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56EB50C7" w14:textId="1AE42046" w:rsidR="00026582" w:rsidRDefault="00026582" w:rsidP="00026582">
      <w:pPr>
        <w:pStyle w:val="Caption"/>
        <w:keepNext/>
      </w:pPr>
      <w:bookmarkStart w:id="77" w:name="_Ref7616356"/>
      <w:r>
        <w:lastRenderedPageBreak/>
        <w:t xml:space="preserve">Table </w:t>
      </w:r>
      <w:r w:rsidR="00C80E7D">
        <w:fldChar w:fldCharType="begin"/>
      </w:r>
      <w:r w:rsidR="00C80E7D">
        <w:instrText xml:space="preserve"> SEQ Table \* ARABIC </w:instrText>
      </w:r>
      <w:r w:rsidR="00C80E7D">
        <w:fldChar w:fldCharType="separate"/>
      </w:r>
      <w:r w:rsidR="00D2605C">
        <w:rPr>
          <w:noProof/>
        </w:rPr>
        <w:t>14</w:t>
      </w:r>
      <w:r w:rsidR="00C80E7D">
        <w:rPr>
          <w:noProof/>
        </w:rPr>
        <w:fldChar w:fldCharType="end"/>
      </w:r>
      <w:bookmarkEnd w:id="77"/>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8" w:name="_Toc12951170"/>
      <w:r w:rsidRPr="006C4891">
        <w:t xml:space="preserve">Lab </w:t>
      </w:r>
      <w:r w:rsidR="00F14903">
        <w:t>M</w:t>
      </w:r>
      <w:r w:rsidRPr="006C4891">
        <w:t>ethods</w:t>
      </w:r>
      <w:bookmarkEnd w:id="78"/>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lastRenderedPageBreak/>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9" w:name="_Toc12951171"/>
      <w:r w:rsidRPr="006C4891">
        <w:t>Analysis</w:t>
      </w:r>
      <w:bookmarkEnd w:id="79"/>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259E672F" w:rsidR="0008458E" w:rsidRPr="00EA4EB4" w:rsidRDefault="00762D15" w:rsidP="007F4697">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commentRangeStart w:id="80"/>
      <w:r w:rsidR="0008458E" w:rsidRPr="00B82092">
        <w:t>To</w:t>
      </w:r>
      <w:commentRangeEnd w:id="80"/>
      <w:r w:rsidR="00F51BAE" w:rsidRPr="00B82092">
        <w:rPr>
          <w:rStyle w:val="CommentReference"/>
        </w:rPr>
        <w:commentReference w:id="80"/>
      </w:r>
      <w:r w:rsidR="0008458E" w:rsidRPr="00B82092">
        <w:t xml:space="preserve"> test differences in nutrients between the wetland and the channel, we graph</w:t>
      </w:r>
      <w:r w:rsidR="00F51BAE" w:rsidRPr="00B82092">
        <w:t>ed</w:t>
      </w:r>
      <w:r w:rsidR="0008458E" w:rsidRPr="00B82092">
        <w:t xml:space="preserve"> chlorophyll</w:t>
      </w:r>
      <w:r w:rsidRPr="00B82092">
        <w:t xml:space="preserve"> and other constituent nutrients split by </w:t>
      </w:r>
      <w:r w:rsidR="0008458E" w:rsidRPr="00B82092">
        <w:t xml:space="preserve">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 model was created to</w:t>
      </w:r>
      <w:r w:rsidR="0008458E" w:rsidRPr="00B82092">
        <w:t xml:space="preserve"> compare these values statistically, </w:t>
      </w:r>
      <w:r w:rsidRPr="00B82092">
        <w:t>and tukey post hoc tests were used to determine which areas were the source of significantly different results</w:t>
      </w:r>
      <w:r w:rsidR="0008458E" w:rsidRPr="00B82092">
        <w:t>. To determine whether nutrients are limiting phytoplankton production, nutrient and chlorophyll concentrations in the wetland</w:t>
      </w:r>
      <w:r w:rsidR="00B82092" w:rsidRPr="00B82092">
        <w:t xml:space="preserve"> were compared</w:t>
      </w:r>
      <w:r w:rsidR="0008458E" w:rsidRPr="00B82092">
        <w:t xml:space="preserve"> to published literature values for nutrient concentrations and ratios in the Delta. </w:t>
      </w:r>
      <w:commentRangeStart w:id="81"/>
      <w:r w:rsidR="0008458E" w:rsidRPr="00B82092">
        <w:rPr>
          <w:strike/>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B82092">
        <w:rPr>
          <w:i/>
          <w:strike/>
        </w:rPr>
        <w:t>Microcystis</w:t>
      </w:r>
      <w:r w:rsidR="0008458E" w:rsidRPr="00B82092">
        <w:rPr>
          <w:strike/>
        </w:rPr>
        <w:t xml:space="preserve"> and other cyanobacteria with nitrogen concentrations.</w:t>
      </w:r>
      <w:commentRangeEnd w:id="81"/>
      <w:r w:rsidR="00786C05" w:rsidRPr="00B82092">
        <w:rPr>
          <w:rStyle w:val="CommentReference"/>
        </w:rPr>
        <w:commentReference w:id="81"/>
      </w:r>
    </w:p>
    <w:p w14:paraId="034C3668" w14:textId="23FF3307" w:rsidR="00D36868" w:rsidRDefault="00D36868" w:rsidP="00D36868">
      <w:pPr>
        <w:pStyle w:val="Caption"/>
        <w:keepNext/>
      </w:pPr>
      <w:bookmarkStart w:id="82" w:name="_Ref7616980"/>
      <w:r>
        <w:t xml:space="preserve">Table </w:t>
      </w:r>
      <w:r w:rsidR="00C80E7D">
        <w:fldChar w:fldCharType="begin"/>
      </w:r>
      <w:r w:rsidR="00C80E7D">
        <w:instrText xml:space="preserve"> SEQ Table \* ARABIC </w:instrText>
      </w:r>
      <w:r w:rsidR="00C80E7D">
        <w:fldChar w:fldCharType="separate"/>
      </w:r>
      <w:r w:rsidR="00D2605C">
        <w:rPr>
          <w:noProof/>
        </w:rPr>
        <w:t>15</w:t>
      </w:r>
      <w:r w:rsidR="00C80E7D">
        <w:rPr>
          <w:noProof/>
        </w:rPr>
        <w:fldChar w:fldCharType="end"/>
      </w:r>
      <w:bookmarkEnd w:id="8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3" w:name="_Toc12951172"/>
      <w:r>
        <w:t>Results</w:t>
      </w:r>
      <w:bookmarkEnd w:id="83"/>
    </w:p>
    <w:p w14:paraId="0E48A054" w14:textId="77777777" w:rsidR="002A3D09" w:rsidRDefault="002A3D09" w:rsidP="002A3D09">
      <w:bookmarkStart w:id="84" w:name="_Toc12951173"/>
      <w:commentRangeStart w:id="85"/>
      <w:r>
        <w:t>Chlorophyll-a</w:t>
      </w:r>
      <w:commentRangeEnd w:id="85"/>
      <w:r w:rsidR="00AE5A56">
        <w:rPr>
          <w:rStyle w:val="CommentReference"/>
        </w:rPr>
        <w:commentReference w:id="85"/>
      </w:r>
    </w:p>
    <w:p w14:paraId="133B7861" w14:textId="7CF73913" w:rsidR="002A3D09" w:rsidRDefault="007A16C8" w:rsidP="002A3D09">
      <w:r>
        <w:lastRenderedPageBreak/>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6B85EE1D" w14:textId="77777777" w:rsidR="002A3D09" w:rsidRDefault="002A3D09" w:rsidP="002A3D09">
      <w:r>
        <w:t>Chlorophyll-a (sonde)</w:t>
      </w:r>
    </w:p>
    <w:p w14:paraId="0C0CB650" w14:textId="43A1DA57" w:rsidR="002A3D09" w:rsidRDefault="002A3D09" w:rsidP="002A3D09">
      <w:r>
        <w:t>At all sites in 2018, annual variation in chlorophyll-a (as measured by YSI sondes) was small compared to the mean</w:t>
      </w:r>
      <w:r w:rsidR="00375D5A">
        <w:t xml:space="preserve"> (</w:t>
      </w:r>
      <w:r w:rsidR="000B5EBA">
        <w:fldChar w:fldCharType="begin"/>
      </w:r>
      <w:r w:rsidR="000B5EBA">
        <w:instrText xml:space="preserve"> REF _Ref14687287 \h </w:instrText>
      </w:r>
      <w:r w:rsidR="000B5EBA">
        <w:fldChar w:fldCharType="separate"/>
      </w:r>
      <w:r w:rsidR="000B5EBA">
        <w:t xml:space="preserve">Figure </w:t>
      </w:r>
      <w:r w:rsidR="000B5EBA">
        <w:rPr>
          <w:noProof/>
        </w:rPr>
        <w:t>28</w:t>
      </w:r>
      <w:r w:rsidR="000B5EBA">
        <w:fldChar w:fldCharType="end"/>
      </w:r>
      <w:r w:rsidR="000B5EBA">
        <w:t xml:space="preserve">, </w:t>
      </w:r>
      <w:r w:rsidR="000B5EBA">
        <w:fldChar w:fldCharType="begin"/>
      </w:r>
      <w:r w:rsidR="000B5EBA">
        <w:instrText xml:space="preserve"> REF _Ref14687738 \h </w:instrText>
      </w:r>
      <w:r w:rsidR="000B5EBA">
        <w:fldChar w:fldCharType="separate"/>
      </w:r>
      <w:r w:rsidR="000B5EBA">
        <w:t xml:space="preserve">Figure </w:t>
      </w:r>
      <w:r w:rsidR="000B5EBA">
        <w:rPr>
          <w:noProof/>
        </w:rPr>
        <w:t>29</w:t>
      </w:r>
      <w:r w:rsidR="000B5EBA">
        <w:fldChar w:fldCharType="end"/>
      </w:r>
      <w:r w:rsidR="00375D5A">
        <w:t>)</w:t>
      </w:r>
      <w:r>
        <w:t>. Grizzly Bay had the highest amount of annual variation as compared to its mean</w:t>
      </w:r>
      <w:r w:rsidR="00375D5A">
        <w:t xml:space="preserve"> (</w:t>
      </w:r>
      <w:r w:rsidR="00375D5A">
        <w:fldChar w:fldCharType="begin"/>
      </w:r>
      <w:r w:rsidR="00375D5A">
        <w:instrText xml:space="preserve"> REF _Ref14687255 \h </w:instrText>
      </w:r>
      <w:r w:rsidR="00375D5A">
        <w:fldChar w:fldCharType="separate"/>
      </w:r>
      <w:r w:rsidR="00375D5A">
        <w:t xml:space="preserve">Figure </w:t>
      </w:r>
      <w:r w:rsidR="00375D5A">
        <w:rPr>
          <w:noProof/>
        </w:rPr>
        <w:t>27</w:t>
      </w:r>
      <w:r w:rsidR="00375D5A">
        <w:fldChar w:fldCharType="end"/>
      </w:r>
      <w:r w:rsidR="00375D5A">
        <w:t>)</w:t>
      </w:r>
      <w:r>
        <w:t>. Concentrations were elevated in Grizzly Bay, as compared with other wetland sites</w:t>
      </w:r>
      <w:r w:rsidR="00375D5A">
        <w:t xml:space="preserve"> (</w:t>
      </w:r>
      <w:r w:rsidR="00375D5A">
        <w:fldChar w:fldCharType="begin"/>
      </w:r>
      <w:r w:rsidR="00375D5A">
        <w:instrText xml:space="preserve"> REF _Ref14687412 \h </w:instrText>
      </w:r>
      <w:r w:rsidR="00375D5A">
        <w:fldChar w:fldCharType="separate"/>
      </w:r>
      <w:r w:rsidR="00375D5A">
        <w:t xml:space="preserve">Figure </w:t>
      </w:r>
      <w:r w:rsidR="00375D5A">
        <w:rPr>
          <w:noProof/>
        </w:rPr>
        <w:t>58</w:t>
      </w:r>
      <w:r w:rsidR="00375D5A">
        <w:fldChar w:fldCharType="end"/>
      </w:r>
      <w:r w:rsidR="00375D5A">
        <w:t>)</w:t>
      </w:r>
      <w:r>
        <w:t xml:space="preserve">. </w:t>
      </w:r>
      <w:r w:rsidR="000B5EBA">
        <w:t>Differences in chlorophyll (sondes) significantly differed based upon site and month (</w:t>
      </w:r>
      <w:r w:rsidR="000B5EBA">
        <w:fldChar w:fldCharType="begin"/>
      </w:r>
      <w:r w:rsidR="000B5EBA">
        <w:instrText xml:space="preserve"> REF _Ref14267265 \h </w:instrText>
      </w:r>
      <w:r w:rsidR="000B5EBA">
        <w:fldChar w:fldCharType="separate"/>
      </w:r>
      <w:r w:rsidR="000B5EBA">
        <w:t xml:space="preserve">Figure </w:t>
      </w:r>
      <w:r w:rsidR="000B5EBA">
        <w:rPr>
          <w:noProof/>
        </w:rPr>
        <w:t>51</w:t>
      </w:r>
      <w:r w:rsidR="000B5EBA">
        <w:fldChar w:fldCharType="end"/>
      </w:r>
      <w:r w:rsidR="000B5EBA">
        <w:t xml:space="preserve">). </w:t>
      </w:r>
      <w:r>
        <w:t>Chlorophyll-a (sonde) were not significantly different as one moves deeper into wetlands</w:t>
      </w:r>
      <w:r w:rsidR="00375D5A">
        <w:t xml:space="preserve"> (</w:t>
      </w:r>
      <w:r w:rsidR="00375D5A">
        <w:fldChar w:fldCharType="begin"/>
      </w:r>
      <w:r w:rsidR="00375D5A">
        <w:instrText xml:space="preserve"> REF _Ref14687439 \h </w:instrText>
      </w:r>
      <w:r w:rsidR="00375D5A">
        <w:fldChar w:fldCharType="separate"/>
      </w:r>
      <w:r w:rsidR="00375D5A">
        <w:t xml:space="preserve">Figure </w:t>
      </w:r>
      <w:r w:rsidR="00375D5A">
        <w:rPr>
          <w:noProof/>
        </w:rPr>
        <w:t>59</w:t>
      </w:r>
      <w:r w:rsidR="00375D5A">
        <w:fldChar w:fldCharType="end"/>
      </w:r>
      <w:r w:rsidR="00375D5A">
        <w:t>)</w:t>
      </w:r>
      <w:r>
        <w:t>. No significant differences were found in muted and tidal wetlands</w:t>
      </w:r>
      <w:r w:rsidR="00375D5A">
        <w:t xml:space="preserve"> (</w:t>
      </w:r>
      <w:r w:rsidR="000B5EBA">
        <w:fldChar w:fldCharType="begin"/>
      </w:r>
      <w:r w:rsidR="000B5EBA">
        <w:instrText xml:space="preserve"> REF _Ref14687549 \h </w:instrText>
      </w:r>
      <w:r w:rsidR="000B5EBA">
        <w:fldChar w:fldCharType="separate"/>
      </w:r>
      <w:r w:rsidR="000B5EBA">
        <w:t xml:space="preserve">Figure </w:t>
      </w:r>
      <w:r w:rsidR="000B5EBA">
        <w:rPr>
          <w:noProof/>
        </w:rPr>
        <w:t>60</w:t>
      </w:r>
      <w:r w:rsidR="000B5EBA">
        <w:fldChar w:fldCharType="end"/>
      </w:r>
      <w:r w:rsidR="00375D5A">
        <w:t>)</w:t>
      </w:r>
      <w:r>
        <w:t>. Chlorophyll-a (sonde) measurements declined from the beginning of sampling in March until December of 2018</w:t>
      </w:r>
      <w:r w:rsidR="00375D5A">
        <w:t xml:space="preserve"> (</w:t>
      </w:r>
      <w:r w:rsidR="00375D5A">
        <w:fldChar w:fldCharType="begin"/>
      </w:r>
      <w:r w:rsidR="00375D5A">
        <w:instrText xml:space="preserve"> REF _Ref14687450 \h </w:instrText>
      </w:r>
      <w:r w:rsidR="00375D5A">
        <w:fldChar w:fldCharType="separate"/>
      </w:r>
      <w:r w:rsidR="00375D5A">
        <w:t xml:space="preserve">Figure </w:t>
      </w:r>
      <w:r w:rsidR="00375D5A">
        <w:rPr>
          <w:noProof/>
        </w:rPr>
        <w:t>61</w:t>
      </w:r>
      <w:r w:rsidR="00375D5A">
        <w:fldChar w:fldCharType="end"/>
      </w:r>
      <w:r w:rsidR="00375D5A">
        <w:t>)</w:t>
      </w:r>
      <w:r>
        <w:t>.</w:t>
      </w:r>
    </w:p>
    <w:p w14:paraId="5EBAE491" w14:textId="77777777" w:rsidR="002A3D09" w:rsidRDefault="002A3D09" w:rsidP="002A3D09">
      <w:r>
        <w:t>Pheophytin-a</w:t>
      </w:r>
    </w:p>
    <w:p w14:paraId="42DF6FC8" w14:textId="5284BFDE" w:rsidR="002A3D09" w:rsidRDefault="00715FAD" w:rsidP="002A3D09">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0B5EBA">
        <w:t xml:space="preserve">Figure </w:t>
      </w:r>
      <w:r w:rsidR="000B5EBA">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502309">
        <w:t xml:space="preserve">Figure </w:t>
      </w:r>
      <w:r w:rsidR="00502309">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0B5EBA">
        <w:t xml:space="preserve">Figure </w:t>
      </w:r>
      <w:r w:rsidR="000B5EBA">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502309">
        <w:fldChar w:fldCharType="begin"/>
      </w:r>
      <w:r w:rsidR="00502309">
        <w:instrText xml:space="preserve"> REF _Ref14267265 \h </w:instrText>
      </w:r>
      <w:r w:rsidR="00502309">
        <w:fldChar w:fldCharType="separate"/>
      </w:r>
      <w:r w:rsidR="00502309">
        <w:t xml:space="preserve">Figure </w:t>
      </w:r>
      <w:r w:rsidR="00502309">
        <w:rPr>
          <w:noProof/>
        </w:rPr>
        <w:t>51</w:t>
      </w:r>
      <w:r w:rsidR="00502309">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502309">
        <w:t xml:space="preserve">Figure </w:t>
      </w:r>
      <w:r w:rsidR="00502309">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502309">
        <w:t xml:space="preserve">Figure </w:t>
      </w:r>
      <w:r w:rsidR="00502309">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502309">
        <w:t xml:space="preserve">Figure </w:t>
      </w:r>
      <w:r w:rsidR="00502309">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502309">
        <w:t xml:space="preserve">Figure </w:t>
      </w:r>
      <w:r w:rsidR="00502309">
        <w:rPr>
          <w:noProof/>
        </w:rPr>
        <w:t>67</w:t>
      </w:r>
      <w:r w:rsidR="00502309">
        <w:fldChar w:fldCharType="end"/>
      </w:r>
      <w:r w:rsidR="00502309">
        <w:t>)</w:t>
      </w:r>
      <w:r w:rsidR="002A3D09">
        <w:t xml:space="preserve">. </w:t>
      </w:r>
    </w:p>
    <w:p w14:paraId="42E7C9D9" w14:textId="77777777" w:rsidR="002A3D09" w:rsidRDefault="002A3D09" w:rsidP="002A3D09">
      <w:r>
        <w:t>Dissolved ammonia</w:t>
      </w:r>
    </w:p>
    <w:p w14:paraId="51375941" w14:textId="110B10C5" w:rsidR="002A3D09" w:rsidRDefault="002A3D09" w:rsidP="002A3D09">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235A6F">
        <w:fldChar w:fldCharType="begin"/>
      </w:r>
      <w:r w:rsidR="00235A6F">
        <w:instrText xml:space="preserve"> REF _Ref14267265 \h </w:instrText>
      </w:r>
      <w:r w:rsidR="00235A6F">
        <w:fldChar w:fldCharType="separate"/>
      </w:r>
      <w:r w:rsidR="00235A6F">
        <w:t xml:space="preserve">Figure </w:t>
      </w:r>
      <w:r w:rsidR="00235A6F">
        <w:rPr>
          <w:noProof/>
        </w:rPr>
        <w:t>51</w:t>
      </w:r>
      <w:r w:rsidR="00235A6F">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ugust, before rising into December to levels similar to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3E7E47">
      <w:r>
        <w:t>Dissolved nitrate and nitrite</w:t>
      </w:r>
    </w:p>
    <w:p w14:paraId="3BA5D71F" w14:textId="197B4310" w:rsidR="003E7E47" w:rsidRDefault="003E7E47" w:rsidP="003E7E47">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lastRenderedPageBreak/>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995E84">
        <w:fldChar w:fldCharType="begin"/>
      </w:r>
      <w:r w:rsidR="00995E84">
        <w:instrText xml:space="preserve"> REF _Ref14267265 \h </w:instrText>
      </w:r>
      <w:r w:rsidR="00995E84">
        <w:fldChar w:fldCharType="separate"/>
      </w:r>
      <w:r w:rsidR="00995E84">
        <w:t xml:space="preserve">Figure </w:t>
      </w:r>
      <w:r w:rsidR="00995E84">
        <w:rPr>
          <w:noProof/>
        </w:rPr>
        <w:t>51</w:t>
      </w:r>
      <w:r w:rsidR="00995E84">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3E7E47">
      <w:r>
        <w:t>Dissolved organic nitrogen</w:t>
      </w:r>
    </w:p>
    <w:p w14:paraId="38059FCE" w14:textId="1273D172" w:rsidR="003E7E47" w:rsidRDefault="003E7E47" w:rsidP="003E7E47">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A115AA">
        <w:fldChar w:fldCharType="begin"/>
      </w:r>
      <w:r w:rsidR="00A115AA">
        <w:instrText xml:space="preserve"> REF _Ref14267265 \h </w:instrText>
      </w:r>
      <w:r w:rsidR="00A115AA">
        <w:fldChar w:fldCharType="separate"/>
      </w:r>
      <w:r w:rsidR="00A115AA">
        <w:t xml:space="preserve">Figure </w:t>
      </w:r>
      <w:r w:rsidR="00A115AA">
        <w:rPr>
          <w:noProof/>
        </w:rPr>
        <w:t>51</w:t>
      </w:r>
      <w:r w:rsidR="00A115AA">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3E7E47">
      <w:r>
        <w:t>Total Kjeldahl Nitrogen</w:t>
      </w:r>
    </w:p>
    <w:p w14:paraId="65368856" w14:textId="71D3058E" w:rsidR="003E7E47" w:rsidRDefault="003E7E47" w:rsidP="003E7E47">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814386">
        <w:fldChar w:fldCharType="begin"/>
      </w:r>
      <w:r w:rsidR="00814386">
        <w:instrText xml:space="preserve"> REF _Ref14267265 \h </w:instrText>
      </w:r>
      <w:r w:rsidR="00814386">
        <w:fldChar w:fldCharType="separate"/>
      </w:r>
      <w:r w:rsidR="00814386">
        <w:t xml:space="preserve">Figure </w:t>
      </w:r>
      <w:r w:rsidR="00814386">
        <w:rPr>
          <w:noProof/>
        </w:rPr>
        <w:t>51</w:t>
      </w:r>
      <w:r w:rsidR="00814386">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3E7E47">
      <w:r>
        <w:t>Dissolved ortho-phosphate</w:t>
      </w:r>
    </w:p>
    <w:p w14:paraId="7BB57A00" w14:textId="6E862D07" w:rsidR="003E7E47" w:rsidRDefault="00D861E7" w:rsidP="003E7E47">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CD3AED">
        <w:fldChar w:fldCharType="begin"/>
      </w:r>
      <w:r w:rsidR="00CD3AED">
        <w:instrText xml:space="preserve"> REF _Ref14267265 \h </w:instrText>
      </w:r>
      <w:r w:rsidR="00CD3AED">
        <w:fldChar w:fldCharType="separate"/>
      </w:r>
      <w:r w:rsidR="00CD3AED">
        <w:t xml:space="preserve">Figure </w:t>
      </w:r>
      <w:r w:rsidR="00CD3AED">
        <w:rPr>
          <w:noProof/>
        </w:rPr>
        <w:t>51</w:t>
      </w:r>
      <w:r w:rsidR="00CD3AED">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3E7E47">
      <w:r>
        <w:t>Total phosphorus</w:t>
      </w:r>
    </w:p>
    <w:p w14:paraId="6452A20A" w14:textId="578D89E3" w:rsidR="007B7824" w:rsidRDefault="003E7E47" w:rsidP="006C4833">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xml:space="preserve">. At all sites, variation throughout </w:t>
      </w:r>
      <w:r>
        <w:lastRenderedPageBreak/>
        <w:t>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936384">
        <w:fldChar w:fldCharType="begin"/>
      </w:r>
      <w:r w:rsidR="00936384">
        <w:instrText xml:space="preserve"> REF _Ref14267265 \h </w:instrText>
      </w:r>
      <w:r w:rsidR="00936384">
        <w:fldChar w:fldCharType="separate"/>
      </w:r>
      <w:r w:rsidR="00936384">
        <w:t xml:space="preserve">Figure </w:t>
      </w:r>
      <w:r w:rsidR="00936384">
        <w:rPr>
          <w:noProof/>
        </w:rPr>
        <w:t>51</w:t>
      </w:r>
      <w:r w:rsidR="00936384">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r>
        <w:rPr>
          <w:noProof/>
        </w:rPr>
        <w:drawing>
          <wp:inline distT="0" distB="0" distL="0" distR="0" wp14:anchorId="18AC683F" wp14:editId="29280491">
            <wp:extent cx="5943600" cy="4591050"/>
            <wp:effectExtent l="0" t="0" r="0" b="0"/>
            <wp:docPr id="1073741904" name="Picture 1073741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1FBF33E" w14:textId="25AF6C24" w:rsidR="006C4833" w:rsidRDefault="00CE7BF4" w:rsidP="00CE7BF4">
      <w:pPr>
        <w:pStyle w:val="Caption"/>
      </w:pPr>
      <w:bookmarkStart w:id="86" w:name="_Ref14686590"/>
      <w:r>
        <w:t xml:space="preserve">Figure </w:t>
      </w:r>
      <w:r w:rsidR="00C80E7D">
        <w:fldChar w:fldCharType="begin"/>
      </w:r>
      <w:r w:rsidR="00C80E7D">
        <w:instrText xml:space="preserve"> SEQ Figure \* ARABIC </w:instrText>
      </w:r>
      <w:r w:rsidR="00C80E7D">
        <w:fldChar w:fldCharType="separate"/>
      </w:r>
      <w:r w:rsidR="001313DF">
        <w:rPr>
          <w:noProof/>
        </w:rPr>
        <w:t>24</w:t>
      </w:r>
      <w:r w:rsidR="00C80E7D">
        <w:rPr>
          <w:noProof/>
        </w:rPr>
        <w:fldChar w:fldCharType="end"/>
      </w:r>
      <w:bookmarkEnd w:id="86"/>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03" name="Picture 107374190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0242BE28" w:rsidR="006C4833" w:rsidRDefault="00CE7BF4" w:rsidP="00CE7BF4">
      <w:pPr>
        <w:pStyle w:val="Caption"/>
      </w:pPr>
      <w:bookmarkStart w:id="87" w:name="_Ref14686637"/>
      <w:r>
        <w:t xml:space="preserve">Figure </w:t>
      </w:r>
      <w:r w:rsidR="00C80E7D">
        <w:fldChar w:fldCharType="begin"/>
      </w:r>
      <w:r w:rsidR="00C80E7D">
        <w:instrText xml:space="preserve"> SEQ Figure \* ARABIC </w:instrText>
      </w:r>
      <w:r w:rsidR="00C80E7D">
        <w:fldChar w:fldCharType="separate"/>
      </w:r>
      <w:r w:rsidR="001313DF">
        <w:rPr>
          <w:noProof/>
        </w:rPr>
        <w:t>25</w:t>
      </w:r>
      <w:r w:rsidR="00C80E7D">
        <w:rPr>
          <w:noProof/>
        </w:rPr>
        <w:fldChar w:fldCharType="end"/>
      </w:r>
      <w:bookmarkEnd w:id="87"/>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02" name="Picture 10737419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1E48F1D2" w:rsidR="006C4833" w:rsidRDefault="00324A9D" w:rsidP="00324A9D">
      <w:pPr>
        <w:pStyle w:val="Caption"/>
      </w:pPr>
      <w:bookmarkStart w:id="88" w:name="_Ref14686679"/>
      <w:r>
        <w:t xml:space="preserve">Figure </w:t>
      </w:r>
      <w:r w:rsidR="00C80E7D">
        <w:fldChar w:fldCharType="begin"/>
      </w:r>
      <w:r w:rsidR="00C80E7D">
        <w:instrText xml:space="preserve"> SEQ Figure \* AR</w:instrText>
      </w:r>
      <w:r w:rsidR="00C80E7D">
        <w:instrText xml:space="preserve">ABIC </w:instrText>
      </w:r>
      <w:r w:rsidR="00C80E7D">
        <w:fldChar w:fldCharType="separate"/>
      </w:r>
      <w:r w:rsidR="001313DF">
        <w:rPr>
          <w:noProof/>
        </w:rPr>
        <w:t>26</w:t>
      </w:r>
      <w:r w:rsidR="00C80E7D">
        <w:rPr>
          <w:noProof/>
        </w:rPr>
        <w:fldChar w:fldCharType="end"/>
      </w:r>
      <w:bookmarkEnd w:id="88"/>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07" name="Picture 10737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481F766F" w:rsidR="00CE7BF4" w:rsidRDefault="00CE7BF4" w:rsidP="00CE7BF4">
      <w:pPr>
        <w:pStyle w:val="Caption"/>
      </w:pPr>
      <w:bookmarkStart w:id="89" w:name="_Ref14687255"/>
      <w:r>
        <w:t xml:space="preserve">Figure </w:t>
      </w:r>
      <w:r w:rsidR="00C80E7D">
        <w:fldChar w:fldCharType="begin"/>
      </w:r>
      <w:r w:rsidR="00C80E7D">
        <w:instrText xml:space="preserve"> SEQ Figure \* ARABIC </w:instrText>
      </w:r>
      <w:r w:rsidR="00C80E7D">
        <w:fldChar w:fldCharType="separate"/>
      </w:r>
      <w:r w:rsidR="001313DF">
        <w:rPr>
          <w:noProof/>
        </w:rPr>
        <w:t>27</w:t>
      </w:r>
      <w:r w:rsidR="00C80E7D">
        <w:rPr>
          <w:noProof/>
        </w:rPr>
        <w:fldChar w:fldCharType="end"/>
      </w:r>
      <w:bookmarkEnd w:id="89"/>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06" name="Picture 10737419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477A5AD8" w:rsidR="006C4833" w:rsidRDefault="002B50BC" w:rsidP="002B50BC">
      <w:pPr>
        <w:pStyle w:val="Caption"/>
      </w:pPr>
      <w:bookmarkStart w:id="90" w:name="_Ref14687287"/>
      <w:r>
        <w:t xml:space="preserve">Figure </w:t>
      </w:r>
      <w:r w:rsidR="00C80E7D">
        <w:fldChar w:fldCharType="begin"/>
      </w:r>
      <w:r w:rsidR="00C80E7D">
        <w:instrText xml:space="preserve"> SEQ Figure \* ARABIC </w:instrText>
      </w:r>
      <w:r w:rsidR="00C80E7D">
        <w:fldChar w:fldCharType="separate"/>
      </w:r>
      <w:r w:rsidR="001313DF">
        <w:rPr>
          <w:noProof/>
        </w:rPr>
        <w:t>28</w:t>
      </w:r>
      <w:r w:rsidR="00C80E7D">
        <w:rPr>
          <w:noProof/>
        </w:rPr>
        <w:fldChar w:fldCharType="end"/>
      </w:r>
      <w:bookmarkEnd w:id="90"/>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05" name="Picture 10737419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35615011" w:rsidR="006C4833" w:rsidRDefault="00236B4C" w:rsidP="00236B4C">
      <w:pPr>
        <w:pStyle w:val="Caption"/>
      </w:pPr>
      <w:bookmarkStart w:id="91" w:name="_Ref14687738"/>
      <w:r>
        <w:t xml:space="preserve">Figure </w:t>
      </w:r>
      <w:r w:rsidR="00C80E7D">
        <w:fldChar w:fldCharType="begin"/>
      </w:r>
      <w:r w:rsidR="00C80E7D">
        <w:instrText xml:space="preserve"> SEQ Figure \* ARABIC </w:instrText>
      </w:r>
      <w:r w:rsidR="00C80E7D">
        <w:fldChar w:fldCharType="separate"/>
      </w:r>
      <w:r w:rsidR="001313DF">
        <w:rPr>
          <w:noProof/>
        </w:rPr>
        <w:t>29</w:t>
      </w:r>
      <w:r w:rsidR="00C80E7D">
        <w:rPr>
          <w:noProof/>
        </w:rPr>
        <w:fldChar w:fldCharType="end"/>
      </w:r>
      <w:bookmarkEnd w:id="91"/>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893" name="Picture 10737418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38203F3F" w:rsidR="006C4833" w:rsidRDefault="00CE7BF4" w:rsidP="00CE7BF4">
      <w:pPr>
        <w:pStyle w:val="Caption"/>
      </w:pPr>
      <w:bookmarkStart w:id="92" w:name="_Ref14688001"/>
      <w:r>
        <w:t xml:space="preserve">Figure </w:t>
      </w:r>
      <w:r w:rsidR="00C80E7D">
        <w:fldChar w:fldCharType="begin"/>
      </w:r>
      <w:r w:rsidR="00C80E7D">
        <w:instrText xml:space="preserve"> SEQ Figure \* ARABIC </w:instrText>
      </w:r>
      <w:r w:rsidR="00C80E7D">
        <w:fldChar w:fldCharType="separate"/>
      </w:r>
      <w:r w:rsidR="001313DF">
        <w:rPr>
          <w:noProof/>
        </w:rPr>
        <w:t>30</w:t>
      </w:r>
      <w:r w:rsidR="00C80E7D">
        <w:rPr>
          <w:noProof/>
        </w:rPr>
        <w:fldChar w:fldCharType="end"/>
      </w:r>
      <w:bookmarkEnd w:id="92"/>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892" name="Picture 10737418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0A721D8C" w:rsidR="006C4833" w:rsidRDefault="002B50BC" w:rsidP="002B50BC">
      <w:pPr>
        <w:pStyle w:val="Caption"/>
      </w:pPr>
      <w:bookmarkStart w:id="93" w:name="_Ref14688037"/>
      <w:r>
        <w:t xml:space="preserve">Figure </w:t>
      </w:r>
      <w:r w:rsidR="00C80E7D">
        <w:fldChar w:fldCharType="begin"/>
      </w:r>
      <w:r w:rsidR="00C80E7D">
        <w:instrText xml:space="preserve"> SEQ Figure \* ARABIC </w:instrText>
      </w:r>
      <w:r w:rsidR="00C80E7D">
        <w:fldChar w:fldCharType="separate"/>
      </w:r>
      <w:r w:rsidR="001313DF">
        <w:rPr>
          <w:noProof/>
        </w:rPr>
        <w:t>31</w:t>
      </w:r>
      <w:r w:rsidR="00C80E7D">
        <w:rPr>
          <w:noProof/>
        </w:rPr>
        <w:fldChar w:fldCharType="end"/>
      </w:r>
      <w:bookmarkEnd w:id="93"/>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891" name="Picture 10737418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C8D154B" w:rsidR="006C4833" w:rsidRDefault="00236B4C" w:rsidP="00236B4C">
      <w:pPr>
        <w:pStyle w:val="Caption"/>
      </w:pPr>
      <w:bookmarkStart w:id="94" w:name="_Ref14688109"/>
      <w:r>
        <w:t xml:space="preserve">Figure </w:t>
      </w:r>
      <w:r w:rsidR="00C80E7D">
        <w:fldChar w:fldCharType="begin"/>
      </w:r>
      <w:r w:rsidR="00C80E7D">
        <w:instrText xml:space="preserve"> SEQ Figure \* ARABIC </w:instrText>
      </w:r>
      <w:r w:rsidR="00C80E7D">
        <w:fldChar w:fldCharType="separate"/>
      </w:r>
      <w:r w:rsidR="001313DF">
        <w:rPr>
          <w:noProof/>
        </w:rPr>
        <w:t>32</w:t>
      </w:r>
      <w:r w:rsidR="00C80E7D">
        <w:rPr>
          <w:noProof/>
        </w:rPr>
        <w:fldChar w:fldCharType="end"/>
      </w:r>
      <w:bookmarkEnd w:id="94"/>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77777777" w:rsidR="006C4833" w:rsidRDefault="006C4833" w:rsidP="006C4833">
      <w:r>
        <w:t>Dissolved ammonia</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10" name="Picture 10737419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2FC10DC4" w:rsidR="006C4833" w:rsidRDefault="00CE7BF4" w:rsidP="00CE7BF4">
      <w:pPr>
        <w:pStyle w:val="Caption"/>
      </w:pPr>
      <w:bookmarkStart w:id="95" w:name="_Ref14688319"/>
      <w:r>
        <w:t xml:space="preserve">Figure </w:t>
      </w:r>
      <w:r w:rsidR="00C80E7D">
        <w:fldChar w:fldCharType="begin"/>
      </w:r>
      <w:r w:rsidR="00C80E7D">
        <w:instrText xml:space="preserve"> SEQ Figure \* ARABIC </w:instrText>
      </w:r>
      <w:r w:rsidR="00C80E7D">
        <w:fldChar w:fldCharType="separate"/>
      </w:r>
      <w:r w:rsidR="001313DF">
        <w:rPr>
          <w:noProof/>
        </w:rPr>
        <w:t>33</w:t>
      </w:r>
      <w:r w:rsidR="00C80E7D">
        <w:rPr>
          <w:noProof/>
        </w:rPr>
        <w:fldChar w:fldCharType="end"/>
      </w:r>
      <w:bookmarkEnd w:id="95"/>
      <w:r>
        <w:t>. Annual mean dissolved ammonia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r>
        <w:rPr>
          <w:noProof/>
        </w:rPr>
        <w:lastRenderedPageBreak/>
        <w:drawing>
          <wp:inline distT="0" distB="0" distL="0" distR="0" wp14:anchorId="024D9CC4" wp14:editId="7683C665">
            <wp:extent cx="5695950" cy="4305300"/>
            <wp:effectExtent l="0" t="0" r="0" b="0"/>
            <wp:docPr id="1073741909" name="Picture 10737419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116C7D99" w:rsidR="006C4833" w:rsidRDefault="002B50BC" w:rsidP="002B50BC">
      <w:pPr>
        <w:pStyle w:val="Caption"/>
      </w:pPr>
      <w:bookmarkStart w:id="96" w:name="_Ref14688342"/>
      <w:r>
        <w:t xml:space="preserve">Figure </w:t>
      </w:r>
      <w:r w:rsidR="00C80E7D">
        <w:fldChar w:fldCharType="begin"/>
      </w:r>
      <w:r w:rsidR="00C80E7D">
        <w:instrText xml:space="preserve"> SEQ Figure \* ARABIC </w:instrText>
      </w:r>
      <w:r w:rsidR="00C80E7D">
        <w:fldChar w:fldCharType="separate"/>
      </w:r>
      <w:r w:rsidR="001313DF">
        <w:rPr>
          <w:noProof/>
        </w:rPr>
        <w:t>34</w:t>
      </w:r>
      <w:r w:rsidR="00C80E7D">
        <w:rPr>
          <w:noProof/>
        </w:rPr>
        <w:fldChar w:fldCharType="end"/>
      </w:r>
      <w:bookmarkEnd w:id="96"/>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2F326B3C">
            <wp:extent cx="5943600" cy="3676650"/>
            <wp:effectExtent l="0" t="0" r="0" b="0"/>
            <wp:docPr id="1073741908" name="Picture 10737419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42901755" w:rsidR="006C4833" w:rsidRDefault="00236B4C" w:rsidP="00236B4C">
      <w:pPr>
        <w:pStyle w:val="Caption"/>
      </w:pPr>
      <w:bookmarkStart w:id="97" w:name="_Ref14688892"/>
      <w:r>
        <w:t xml:space="preserve">Figure </w:t>
      </w:r>
      <w:r w:rsidR="00C80E7D">
        <w:fldChar w:fldCharType="begin"/>
      </w:r>
      <w:r w:rsidR="00C80E7D">
        <w:instrText xml:space="preserve"> SEQ Figure \* ARABIC </w:instrText>
      </w:r>
      <w:r w:rsidR="00C80E7D">
        <w:fldChar w:fldCharType="separate"/>
      </w:r>
      <w:r w:rsidR="001313DF">
        <w:rPr>
          <w:noProof/>
        </w:rPr>
        <w:t>35</w:t>
      </w:r>
      <w:r w:rsidR="00C80E7D">
        <w:rPr>
          <w:noProof/>
        </w:rPr>
        <w:fldChar w:fldCharType="end"/>
      </w:r>
      <w:bookmarkEnd w:id="97"/>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13" name="Picture 10737419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2C06B906" w:rsidR="00F42F1F" w:rsidRDefault="00CE7BF4" w:rsidP="00CE7BF4">
      <w:pPr>
        <w:pStyle w:val="Caption"/>
      </w:pPr>
      <w:bookmarkStart w:id="98" w:name="_Ref14688863"/>
      <w:r>
        <w:t xml:space="preserve">Figure </w:t>
      </w:r>
      <w:r w:rsidR="00C80E7D">
        <w:fldChar w:fldCharType="begin"/>
      </w:r>
      <w:r w:rsidR="00C80E7D">
        <w:instrText xml:space="preserve"> SEQ Figure \* ARABIC </w:instrText>
      </w:r>
      <w:r w:rsidR="00C80E7D">
        <w:fldChar w:fldCharType="separate"/>
      </w:r>
      <w:r w:rsidR="001313DF">
        <w:rPr>
          <w:noProof/>
        </w:rPr>
        <w:t>36</w:t>
      </w:r>
      <w:r w:rsidR="00C80E7D">
        <w:rPr>
          <w:noProof/>
        </w:rPr>
        <w:fldChar w:fldCharType="end"/>
      </w:r>
      <w:bookmarkEnd w:id="98"/>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12" name="Picture 10737419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715E45CD" w:rsidR="00F42F1F" w:rsidRDefault="002B50BC" w:rsidP="002B50BC">
      <w:pPr>
        <w:pStyle w:val="Caption"/>
      </w:pPr>
      <w:bookmarkStart w:id="99" w:name="_Ref14688866"/>
      <w:r>
        <w:t xml:space="preserve">Figure </w:t>
      </w:r>
      <w:r w:rsidR="00C80E7D">
        <w:fldChar w:fldCharType="begin"/>
      </w:r>
      <w:r w:rsidR="00C80E7D">
        <w:instrText xml:space="preserve"> SEQ Figure \* ARABIC </w:instrText>
      </w:r>
      <w:r w:rsidR="00C80E7D">
        <w:fldChar w:fldCharType="separate"/>
      </w:r>
      <w:r w:rsidR="001313DF">
        <w:rPr>
          <w:noProof/>
        </w:rPr>
        <w:t>37</w:t>
      </w:r>
      <w:r w:rsidR="00C80E7D">
        <w:rPr>
          <w:noProof/>
        </w:rPr>
        <w:fldChar w:fldCharType="end"/>
      </w:r>
      <w:bookmarkEnd w:id="99"/>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11" name="Picture 10737419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43564452" w:rsidR="00F42F1F" w:rsidRDefault="00236B4C" w:rsidP="00236B4C">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38</w:t>
      </w:r>
      <w:r w:rsidR="00C80E7D">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00" name="Picture 10737419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7AE2BF70" w:rsidR="00F42F1F" w:rsidRDefault="00CE7BF4" w:rsidP="00CE7BF4">
      <w:pPr>
        <w:pStyle w:val="Caption"/>
      </w:pPr>
      <w:bookmarkStart w:id="100" w:name="_Ref14689133"/>
      <w:r>
        <w:t xml:space="preserve">Figure </w:t>
      </w:r>
      <w:r w:rsidR="00C80E7D">
        <w:fldChar w:fldCharType="begin"/>
      </w:r>
      <w:r w:rsidR="00C80E7D">
        <w:instrText xml:space="preserve"> SEQ Figure \* ARABIC </w:instrText>
      </w:r>
      <w:r w:rsidR="00C80E7D">
        <w:fldChar w:fldCharType="separate"/>
      </w:r>
      <w:r w:rsidR="001313DF">
        <w:rPr>
          <w:noProof/>
        </w:rPr>
        <w:t>39</w:t>
      </w:r>
      <w:r w:rsidR="00C80E7D">
        <w:rPr>
          <w:noProof/>
        </w:rPr>
        <w:fldChar w:fldCharType="end"/>
      </w:r>
      <w:bookmarkEnd w:id="100"/>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898" name="Picture 107374189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7139A72A" w:rsidR="00F42F1F" w:rsidRDefault="007C3F17" w:rsidP="007C3F17">
      <w:pPr>
        <w:pStyle w:val="Caption"/>
      </w:pPr>
      <w:bookmarkStart w:id="101" w:name="_Ref14689115"/>
      <w:r>
        <w:t xml:space="preserve">Figure </w:t>
      </w:r>
      <w:r w:rsidR="00C80E7D">
        <w:fldChar w:fldCharType="begin"/>
      </w:r>
      <w:r w:rsidR="00C80E7D">
        <w:instrText xml:space="preserve"> SEQ Figure \* ARABIC </w:instrText>
      </w:r>
      <w:r w:rsidR="00C80E7D">
        <w:fldChar w:fldCharType="separate"/>
      </w:r>
      <w:r w:rsidR="001313DF">
        <w:rPr>
          <w:noProof/>
        </w:rPr>
        <w:t>40</w:t>
      </w:r>
      <w:r w:rsidR="00C80E7D">
        <w:rPr>
          <w:noProof/>
        </w:rPr>
        <w:fldChar w:fldCharType="end"/>
      </w:r>
      <w:bookmarkEnd w:id="101"/>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897" name="Picture 107374189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405B1DE1" w:rsidR="00F42F1F" w:rsidRDefault="00236B4C" w:rsidP="00236B4C">
      <w:pPr>
        <w:pStyle w:val="Caption"/>
      </w:pPr>
      <w:bookmarkStart w:id="102" w:name="_Ref14689117"/>
      <w:r>
        <w:t xml:space="preserve">Figure </w:t>
      </w:r>
      <w:r w:rsidR="00C80E7D">
        <w:fldChar w:fldCharType="begin"/>
      </w:r>
      <w:r w:rsidR="00C80E7D">
        <w:instrText xml:space="preserve"> SEQ Figure \* ARABIC </w:instrText>
      </w:r>
      <w:r w:rsidR="00C80E7D">
        <w:fldChar w:fldCharType="separate"/>
      </w:r>
      <w:r w:rsidR="001313DF">
        <w:rPr>
          <w:noProof/>
        </w:rPr>
        <w:t>41</w:t>
      </w:r>
      <w:r w:rsidR="00C80E7D">
        <w:rPr>
          <w:noProof/>
        </w:rPr>
        <w:fldChar w:fldCharType="end"/>
      </w:r>
      <w:bookmarkEnd w:id="102"/>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Tot Kjeldahl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890" name="Picture 10737418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0212908C" w:rsidR="006C4833" w:rsidRDefault="00CE7BF4" w:rsidP="00CE7BF4">
      <w:pPr>
        <w:pStyle w:val="Caption"/>
      </w:pPr>
      <w:bookmarkStart w:id="103" w:name="_Ref14691838"/>
      <w:r>
        <w:t xml:space="preserve">Figure </w:t>
      </w:r>
      <w:r w:rsidR="00C80E7D">
        <w:fldChar w:fldCharType="begin"/>
      </w:r>
      <w:r w:rsidR="00C80E7D">
        <w:instrText xml:space="preserve"> SEQ Figure \* ARABIC </w:instrText>
      </w:r>
      <w:r w:rsidR="00C80E7D">
        <w:fldChar w:fldCharType="separate"/>
      </w:r>
      <w:r w:rsidR="001313DF">
        <w:rPr>
          <w:noProof/>
        </w:rPr>
        <w:t>42</w:t>
      </w:r>
      <w:r w:rsidR="00C80E7D">
        <w:rPr>
          <w:noProof/>
        </w:rPr>
        <w:fldChar w:fldCharType="end"/>
      </w:r>
      <w:bookmarkEnd w:id="103"/>
      <w:r>
        <w:t>. Annual mean total kjeldahl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889" name="Picture 10737418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6130B7F6" w:rsidR="006C4833" w:rsidRDefault="007C3F17" w:rsidP="007C3F17">
      <w:pPr>
        <w:pStyle w:val="Caption"/>
      </w:pPr>
      <w:bookmarkStart w:id="104" w:name="_Ref14691807"/>
      <w:r>
        <w:t xml:space="preserve">Figure </w:t>
      </w:r>
      <w:r w:rsidR="00C80E7D">
        <w:fldChar w:fldCharType="begin"/>
      </w:r>
      <w:r w:rsidR="00C80E7D">
        <w:instrText xml:space="preserve"> SEQ Figure \* ARABIC </w:instrText>
      </w:r>
      <w:r w:rsidR="00C80E7D">
        <w:fldChar w:fldCharType="separate"/>
      </w:r>
      <w:r w:rsidR="001313DF">
        <w:rPr>
          <w:noProof/>
        </w:rPr>
        <w:t>43</w:t>
      </w:r>
      <w:r w:rsidR="00C80E7D">
        <w:rPr>
          <w:noProof/>
        </w:rPr>
        <w:fldChar w:fldCharType="end"/>
      </w:r>
      <w:bookmarkEnd w:id="104"/>
      <w:r>
        <w:t xml:space="preserve">. Average </w:t>
      </w:r>
      <w:r w:rsidR="00324A9D">
        <w:t>total kjeldahl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888" name="Picture 10737418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4FE161F9" w:rsidR="006C4833" w:rsidRDefault="00236B4C" w:rsidP="00236B4C">
      <w:pPr>
        <w:pStyle w:val="Caption"/>
      </w:pPr>
      <w:bookmarkStart w:id="105" w:name="_Ref14691809"/>
      <w:r>
        <w:t xml:space="preserve">Figure </w:t>
      </w:r>
      <w:r w:rsidR="00C80E7D">
        <w:fldChar w:fldCharType="begin"/>
      </w:r>
      <w:r w:rsidR="00C80E7D">
        <w:instrText xml:space="preserve"> SEQ Figure \* ARABIC </w:instrText>
      </w:r>
      <w:r w:rsidR="00C80E7D">
        <w:fldChar w:fldCharType="separate"/>
      </w:r>
      <w:r w:rsidR="001313DF">
        <w:rPr>
          <w:noProof/>
        </w:rPr>
        <w:t>44</w:t>
      </w:r>
      <w:r w:rsidR="00C80E7D">
        <w:rPr>
          <w:noProof/>
        </w:rPr>
        <w:fldChar w:fldCharType="end"/>
      </w:r>
      <w:bookmarkEnd w:id="105"/>
      <w:r>
        <w:t xml:space="preserve">. total kjeldahl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896" name="Picture 10737418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628F965A" w:rsidR="00F42F1F" w:rsidRDefault="00CE7BF4" w:rsidP="00CE7BF4">
      <w:pPr>
        <w:pStyle w:val="Caption"/>
      </w:pPr>
      <w:bookmarkStart w:id="106" w:name="_Ref14692012"/>
      <w:r>
        <w:t xml:space="preserve">Figure </w:t>
      </w:r>
      <w:r w:rsidR="00C80E7D">
        <w:fldChar w:fldCharType="begin"/>
      </w:r>
      <w:r w:rsidR="00C80E7D">
        <w:instrText xml:space="preserve"> SEQ Figure \* ARABIC </w:instrText>
      </w:r>
      <w:r w:rsidR="00C80E7D">
        <w:fldChar w:fldCharType="separate"/>
      </w:r>
      <w:r w:rsidR="001313DF">
        <w:rPr>
          <w:noProof/>
        </w:rPr>
        <w:t>45</w:t>
      </w:r>
      <w:r w:rsidR="00C80E7D">
        <w:rPr>
          <w:noProof/>
        </w:rPr>
        <w:fldChar w:fldCharType="end"/>
      </w:r>
      <w:bookmarkEnd w:id="106"/>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895" name="Picture 107374189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6EC0AE54" w:rsidR="00F42F1F" w:rsidRDefault="00324A9D" w:rsidP="00324A9D">
      <w:pPr>
        <w:pStyle w:val="Caption"/>
      </w:pPr>
      <w:bookmarkStart w:id="107" w:name="_Ref14691992"/>
      <w:r>
        <w:t xml:space="preserve">Figure </w:t>
      </w:r>
      <w:r w:rsidR="00C80E7D">
        <w:fldChar w:fldCharType="begin"/>
      </w:r>
      <w:r w:rsidR="00C80E7D">
        <w:instrText xml:space="preserve"> SEQ Figure</w:instrText>
      </w:r>
      <w:r w:rsidR="00C80E7D">
        <w:instrText xml:space="preserve"> \* ARABIC </w:instrText>
      </w:r>
      <w:r w:rsidR="00C80E7D">
        <w:fldChar w:fldCharType="separate"/>
      </w:r>
      <w:r w:rsidR="001313DF">
        <w:rPr>
          <w:noProof/>
        </w:rPr>
        <w:t>46</w:t>
      </w:r>
      <w:r w:rsidR="00C80E7D">
        <w:rPr>
          <w:noProof/>
        </w:rPr>
        <w:fldChar w:fldCharType="end"/>
      </w:r>
      <w:bookmarkEnd w:id="107"/>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894" name="Picture 10737418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7DADAFDD" w:rsidR="00F42F1F" w:rsidRDefault="00236B4C" w:rsidP="00236B4C">
      <w:pPr>
        <w:pStyle w:val="Caption"/>
      </w:pPr>
      <w:bookmarkStart w:id="108" w:name="_Ref14691995"/>
      <w:r>
        <w:t xml:space="preserve">Figure </w:t>
      </w:r>
      <w:r w:rsidR="00C80E7D">
        <w:fldChar w:fldCharType="begin"/>
      </w:r>
      <w:r w:rsidR="00C80E7D">
        <w:instrText xml:space="preserve"> SEQ Figure \* ARABIC </w:instrText>
      </w:r>
      <w:r w:rsidR="00C80E7D">
        <w:fldChar w:fldCharType="separate"/>
      </w:r>
      <w:r w:rsidR="001313DF">
        <w:rPr>
          <w:noProof/>
        </w:rPr>
        <w:t>47</w:t>
      </w:r>
      <w:r w:rsidR="00C80E7D">
        <w:rPr>
          <w:noProof/>
        </w:rPr>
        <w:fldChar w:fldCharType="end"/>
      </w:r>
      <w:bookmarkEnd w:id="108"/>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3487" name="Picture 3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37ECED73" w:rsidR="00F42F1F" w:rsidRDefault="00CE7BF4" w:rsidP="00CE7BF4">
      <w:pPr>
        <w:pStyle w:val="Caption"/>
      </w:pPr>
      <w:bookmarkStart w:id="109" w:name="_Ref14692191"/>
      <w:r>
        <w:t xml:space="preserve">Figure </w:t>
      </w:r>
      <w:r w:rsidR="00C80E7D">
        <w:fldChar w:fldCharType="begin"/>
      </w:r>
      <w:r w:rsidR="00C80E7D">
        <w:instrText xml:space="preserve"> SEQ Figure \* ARABIC </w:instrText>
      </w:r>
      <w:r w:rsidR="00C80E7D">
        <w:fldChar w:fldCharType="separate"/>
      </w:r>
      <w:r w:rsidR="001313DF">
        <w:rPr>
          <w:noProof/>
        </w:rPr>
        <w:t>48</w:t>
      </w:r>
      <w:r w:rsidR="00C80E7D">
        <w:rPr>
          <w:noProof/>
        </w:rPr>
        <w:fldChar w:fldCharType="end"/>
      </w:r>
      <w:bookmarkEnd w:id="109"/>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3486" name="Picture 34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4C2B6E96" w:rsidR="00F42F1F" w:rsidRDefault="00324A9D" w:rsidP="00324A9D">
      <w:pPr>
        <w:pStyle w:val="Caption"/>
      </w:pPr>
      <w:bookmarkStart w:id="110" w:name="_Ref14692174"/>
      <w:r>
        <w:t xml:space="preserve">Figure </w:t>
      </w:r>
      <w:r w:rsidR="00C80E7D">
        <w:fldChar w:fldCharType="begin"/>
      </w:r>
      <w:r w:rsidR="00C80E7D">
        <w:instrText xml:space="preserve"> SEQ Figure \* ARABIC </w:instrText>
      </w:r>
      <w:r w:rsidR="00C80E7D">
        <w:fldChar w:fldCharType="separate"/>
      </w:r>
      <w:r w:rsidR="001313DF">
        <w:rPr>
          <w:noProof/>
        </w:rPr>
        <w:t>49</w:t>
      </w:r>
      <w:r w:rsidR="00C80E7D">
        <w:rPr>
          <w:noProof/>
        </w:rPr>
        <w:fldChar w:fldCharType="end"/>
      </w:r>
      <w:bookmarkEnd w:id="110"/>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3485" name="Picture 34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7C6021BF" w:rsidR="00F42F1F" w:rsidRDefault="00236B4C" w:rsidP="00236B4C">
      <w:pPr>
        <w:pStyle w:val="Caption"/>
        <w:rPr>
          <w:rFonts w:cstheme="minorHAnsi"/>
        </w:rPr>
      </w:pPr>
      <w:bookmarkStart w:id="111" w:name="_Ref14692177"/>
      <w:r>
        <w:t xml:space="preserve">Figure </w:t>
      </w:r>
      <w:r w:rsidR="00C80E7D">
        <w:fldChar w:fldCharType="begin"/>
      </w:r>
      <w:r w:rsidR="00C80E7D">
        <w:instrText xml:space="preserve"> SEQ Figure \* ARABIC </w:instrText>
      </w:r>
      <w:r w:rsidR="00C80E7D">
        <w:fldChar w:fldCharType="separate"/>
      </w:r>
      <w:r w:rsidR="001313DF">
        <w:rPr>
          <w:noProof/>
        </w:rPr>
        <w:t>50</w:t>
      </w:r>
      <w:r w:rsidR="00C80E7D">
        <w:rPr>
          <w:noProof/>
        </w:rPr>
        <w:fldChar w:fldCharType="end"/>
      </w:r>
      <w:bookmarkEnd w:id="111"/>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63341B" w14:paraId="306B547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D64F603" w14:textId="77777777" w:rsidR="0063341B" w:rsidRDefault="0063341B" w:rsidP="0063341B"/>
        </w:tc>
        <w:tc>
          <w:tcPr>
            <w:tcW w:w="944" w:type="dxa"/>
            <w:tcBorders>
              <w:top w:val="single" w:sz="4" w:space="0" w:color="auto"/>
              <w:left w:val="single" w:sz="4" w:space="0" w:color="auto"/>
              <w:bottom w:val="single" w:sz="4" w:space="0" w:color="auto"/>
              <w:right w:val="single" w:sz="4" w:space="0" w:color="auto"/>
            </w:tcBorders>
            <w:noWrap/>
            <w:hideMark/>
          </w:tcPr>
          <w:p w14:paraId="653EB544" w14:textId="77777777" w:rsidR="0063341B" w:rsidRDefault="0063341B" w:rsidP="0063341B">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31BCEC49" w14:textId="77777777" w:rsidR="0063341B" w:rsidRDefault="0063341B" w:rsidP="0063341B">
            <w:r>
              <w:t>CHL- sonde</w:t>
            </w:r>
          </w:p>
        </w:tc>
        <w:tc>
          <w:tcPr>
            <w:tcW w:w="1242" w:type="dxa"/>
            <w:tcBorders>
              <w:top w:val="single" w:sz="4" w:space="0" w:color="auto"/>
              <w:left w:val="single" w:sz="4" w:space="0" w:color="auto"/>
              <w:bottom w:val="single" w:sz="4" w:space="0" w:color="auto"/>
              <w:right w:val="single" w:sz="4" w:space="0" w:color="auto"/>
            </w:tcBorders>
          </w:tcPr>
          <w:p w14:paraId="165B29EC" w14:textId="294D2A2D" w:rsidR="0063341B" w:rsidRDefault="0063341B" w:rsidP="0063341B">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37C18CA7" w14:textId="55568136" w:rsidR="0063341B" w:rsidRDefault="0063341B" w:rsidP="0063341B">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173DBE3C" w14:textId="77777777" w:rsidR="0063341B" w:rsidRDefault="0063341B" w:rsidP="0063341B">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36B7B5ED" w14:textId="77777777" w:rsidR="0063341B" w:rsidRDefault="0063341B" w:rsidP="0063341B">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0A46DC52" w14:textId="77777777" w:rsidR="0063341B" w:rsidRDefault="0063341B" w:rsidP="0063341B">
            <w:r>
              <w:t>Total Kjeldahl Nitrogen</w:t>
            </w:r>
          </w:p>
        </w:tc>
        <w:tc>
          <w:tcPr>
            <w:tcW w:w="1273" w:type="dxa"/>
            <w:tcBorders>
              <w:top w:val="single" w:sz="4" w:space="0" w:color="auto"/>
              <w:left w:val="single" w:sz="4" w:space="0" w:color="auto"/>
              <w:bottom w:val="single" w:sz="4" w:space="0" w:color="auto"/>
              <w:right w:val="single" w:sz="4" w:space="0" w:color="auto"/>
            </w:tcBorders>
          </w:tcPr>
          <w:p w14:paraId="259EC624" w14:textId="0DC5AA1D" w:rsidR="0063341B" w:rsidRDefault="0063341B" w:rsidP="0063341B">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5B7EF434" w14:textId="06B98D84" w:rsidR="0063341B" w:rsidRDefault="0063341B" w:rsidP="0063341B">
            <w:pPr>
              <w:rPr>
                <w:u w:val="single"/>
              </w:rPr>
            </w:pPr>
            <w:r>
              <w:rPr>
                <w:u w:val="single"/>
              </w:rPr>
              <w:t>Total Phosphorus</w:t>
            </w:r>
          </w:p>
        </w:tc>
      </w:tr>
      <w:tr w:rsidR="0063341B" w14:paraId="48BEA630"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0954B4E" w14:textId="69C8A74F" w:rsidR="0063341B" w:rsidRDefault="008D4490" w:rsidP="0063341B">
            <w:r>
              <w:t>S</w:t>
            </w:r>
            <w:r w:rsidR="0063341B">
              <w:t>ite</w:t>
            </w:r>
          </w:p>
        </w:tc>
        <w:tc>
          <w:tcPr>
            <w:tcW w:w="944" w:type="dxa"/>
            <w:tcBorders>
              <w:top w:val="single" w:sz="4" w:space="0" w:color="auto"/>
              <w:left w:val="single" w:sz="4" w:space="0" w:color="auto"/>
              <w:bottom w:val="single" w:sz="4" w:space="0" w:color="auto"/>
              <w:right w:val="single" w:sz="4" w:space="0" w:color="auto"/>
            </w:tcBorders>
            <w:noWrap/>
            <w:hideMark/>
          </w:tcPr>
          <w:p w14:paraId="1A76A789" w14:textId="77777777" w:rsidR="0063341B" w:rsidRDefault="0063341B" w:rsidP="0063341B">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505EF16" w14:textId="77777777" w:rsidR="0063341B" w:rsidRDefault="0063341B" w:rsidP="0063341B">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1E33088" w14:textId="1057D59F" w:rsidR="0063341B" w:rsidRDefault="0063341B" w:rsidP="0063341B">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5FB2014C" w14:textId="2B1E0AE0"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AE8A670" w14:textId="77777777"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A45EAC1" w14:textId="77777777" w:rsidR="0063341B" w:rsidRDefault="0063341B" w:rsidP="0063341B">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52C5469F"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20DF106D" w14:textId="731BDD5E"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7533367F" w14:textId="41B7FD54" w:rsidR="0063341B" w:rsidRDefault="0063341B" w:rsidP="0063341B">
            <w:pPr>
              <w:rPr>
                <w:b/>
                <w:bCs/>
              </w:rPr>
            </w:pPr>
            <w:r>
              <w:rPr>
                <w:b/>
                <w:bCs/>
              </w:rPr>
              <w:t>&lt;2.00E-16</w:t>
            </w:r>
          </w:p>
        </w:tc>
      </w:tr>
      <w:tr w:rsidR="0063341B" w14:paraId="7EF2305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4FA699C" w14:textId="52AE10D5" w:rsidR="0063341B" w:rsidRDefault="008D4490" w:rsidP="0063341B">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5B26E46" w14:textId="77777777" w:rsidR="0063341B" w:rsidRDefault="0063341B" w:rsidP="0063341B">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93D3CC9" w14:textId="77777777" w:rsidR="0063341B" w:rsidRDefault="0063341B" w:rsidP="0063341B">
            <w:r>
              <w:t>0.8655</w:t>
            </w:r>
          </w:p>
        </w:tc>
        <w:tc>
          <w:tcPr>
            <w:tcW w:w="1242" w:type="dxa"/>
            <w:tcBorders>
              <w:top w:val="single" w:sz="4" w:space="0" w:color="auto"/>
              <w:left w:val="single" w:sz="4" w:space="0" w:color="auto"/>
              <w:bottom w:val="single" w:sz="4" w:space="0" w:color="auto"/>
              <w:right w:val="single" w:sz="4" w:space="0" w:color="auto"/>
            </w:tcBorders>
          </w:tcPr>
          <w:p w14:paraId="75745E57" w14:textId="14AADD00" w:rsidR="0063341B" w:rsidRDefault="0063341B" w:rsidP="0063341B">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4D51BE30" w14:textId="5A6A6411"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3FA291A" w14:textId="77777777" w:rsidR="0063341B" w:rsidRDefault="0063341B" w:rsidP="0063341B">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3F07B957" w14:textId="77777777" w:rsidR="0063341B" w:rsidRDefault="0063341B" w:rsidP="0063341B">
            <w:r>
              <w:t>0.934</w:t>
            </w:r>
          </w:p>
        </w:tc>
        <w:tc>
          <w:tcPr>
            <w:tcW w:w="1004" w:type="dxa"/>
            <w:tcBorders>
              <w:top w:val="single" w:sz="4" w:space="0" w:color="auto"/>
              <w:left w:val="single" w:sz="4" w:space="0" w:color="auto"/>
              <w:bottom w:val="single" w:sz="4" w:space="0" w:color="auto"/>
              <w:right w:val="single" w:sz="4" w:space="0" w:color="auto"/>
            </w:tcBorders>
            <w:noWrap/>
            <w:hideMark/>
          </w:tcPr>
          <w:p w14:paraId="7C9B8200" w14:textId="77777777" w:rsidR="0063341B" w:rsidRDefault="0063341B" w:rsidP="0063341B">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346F2259" w14:textId="0F086041" w:rsidR="0063341B" w:rsidRDefault="0063341B" w:rsidP="0063341B">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74D733FC" w14:textId="6CEBE195" w:rsidR="0063341B" w:rsidRDefault="0063341B" w:rsidP="0063341B">
            <w:pPr>
              <w:rPr>
                <w:b/>
                <w:bCs/>
              </w:rPr>
            </w:pPr>
            <w:r>
              <w:rPr>
                <w:b/>
                <w:bCs/>
              </w:rPr>
              <w:t>0.0262</w:t>
            </w:r>
          </w:p>
        </w:tc>
      </w:tr>
      <w:tr w:rsidR="0063341B" w14:paraId="434736E7"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C36A705" w14:textId="27931E20" w:rsidR="0063341B" w:rsidRDefault="008D4490" w:rsidP="0063341B">
            <w:r>
              <w:t>Month</w:t>
            </w:r>
          </w:p>
        </w:tc>
        <w:tc>
          <w:tcPr>
            <w:tcW w:w="944" w:type="dxa"/>
            <w:tcBorders>
              <w:top w:val="single" w:sz="4" w:space="0" w:color="auto"/>
              <w:left w:val="single" w:sz="4" w:space="0" w:color="auto"/>
              <w:bottom w:val="single" w:sz="4" w:space="0" w:color="auto"/>
              <w:right w:val="single" w:sz="4" w:space="0" w:color="auto"/>
            </w:tcBorders>
            <w:noWrap/>
            <w:hideMark/>
          </w:tcPr>
          <w:p w14:paraId="47B2440E" w14:textId="77777777" w:rsidR="0063341B" w:rsidRDefault="0063341B" w:rsidP="0063341B">
            <w:r>
              <w:t>0.20274</w:t>
            </w:r>
          </w:p>
        </w:tc>
        <w:tc>
          <w:tcPr>
            <w:tcW w:w="833" w:type="dxa"/>
            <w:tcBorders>
              <w:top w:val="single" w:sz="4" w:space="0" w:color="auto"/>
              <w:left w:val="single" w:sz="4" w:space="0" w:color="auto"/>
              <w:bottom w:val="single" w:sz="4" w:space="0" w:color="auto"/>
              <w:right w:val="single" w:sz="4" w:space="0" w:color="auto"/>
            </w:tcBorders>
            <w:noWrap/>
            <w:hideMark/>
          </w:tcPr>
          <w:p w14:paraId="1CE9B3BD" w14:textId="77777777" w:rsidR="0063341B" w:rsidRDefault="0063341B" w:rsidP="0063341B">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11B88C9C" w14:textId="79ED113A" w:rsidR="0063341B" w:rsidRDefault="0063341B" w:rsidP="0063341B">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4CA12DA8" w14:textId="62870AB0" w:rsidR="0063341B" w:rsidRDefault="0063341B" w:rsidP="0063341B">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5E615142" w14:textId="77777777" w:rsidR="0063341B" w:rsidRDefault="0063341B" w:rsidP="0063341B">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567738E7" w14:textId="77777777" w:rsidR="0063341B" w:rsidRDefault="0063341B" w:rsidP="0063341B">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22423FCE"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6A691ECB" w14:textId="4F614FE4" w:rsidR="0063341B" w:rsidRDefault="0063341B" w:rsidP="0063341B">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629683B2" w14:textId="3A3CCF27" w:rsidR="0063341B" w:rsidRDefault="0063341B" w:rsidP="0063341B">
            <w:pPr>
              <w:rPr>
                <w:b/>
                <w:bCs/>
              </w:rPr>
            </w:pPr>
            <w:r>
              <w:rPr>
                <w:b/>
                <w:bCs/>
              </w:rPr>
              <w:t>0.2406</w:t>
            </w:r>
          </w:p>
        </w:tc>
      </w:tr>
      <w:tr w:rsidR="0063341B" w14:paraId="1E0A35A8"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1223B2" w14:textId="482109FA" w:rsidR="0063341B" w:rsidRDefault="008D4490" w:rsidP="0063341B">
            <w:r>
              <w:t>S</w:t>
            </w:r>
            <w:r w:rsidR="0063341B">
              <w:t>ite</w:t>
            </w:r>
            <w:r>
              <w:t>: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8F02D18" w14:textId="77777777" w:rsidR="0063341B" w:rsidRDefault="0063341B" w:rsidP="0063341B">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70FECBDB" w14:textId="77777777" w:rsidR="0063341B" w:rsidRDefault="0063341B" w:rsidP="0063341B">
            <w:r>
              <w:t>1</w:t>
            </w:r>
          </w:p>
        </w:tc>
        <w:tc>
          <w:tcPr>
            <w:tcW w:w="1242" w:type="dxa"/>
            <w:tcBorders>
              <w:top w:val="single" w:sz="4" w:space="0" w:color="auto"/>
              <w:left w:val="single" w:sz="4" w:space="0" w:color="auto"/>
              <w:bottom w:val="single" w:sz="4" w:space="0" w:color="auto"/>
              <w:right w:val="single" w:sz="4" w:space="0" w:color="auto"/>
            </w:tcBorders>
          </w:tcPr>
          <w:p w14:paraId="6F2B5631" w14:textId="16BAE22C" w:rsidR="0063341B" w:rsidRDefault="0063341B" w:rsidP="0063341B">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79DF7E1A" w14:textId="4FD32CC2" w:rsidR="0063341B" w:rsidRDefault="0063341B" w:rsidP="0063341B">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DF59ADE" w14:textId="77777777" w:rsidR="0063341B" w:rsidRDefault="0063341B" w:rsidP="0063341B">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2242EE06" w14:textId="77777777" w:rsidR="0063341B" w:rsidRDefault="0063341B" w:rsidP="0063341B">
            <w:r>
              <w:t>0.893</w:t>
            </w:r>
          </w:p>
        </w:tc>
        <w:tc>
          <w:tcPr>
            <w:tcW w:w="1004" w:type="dxa"/>
            <w:tcBorders>
              <w:top w:val="single" w:sz="4" w:space="0" w:color="auto"/>
              <w:left w:val="single" w:sz="4" w:space="0" w:color="auto"/>
              <w:bottom w:val="single" w:sz="4" w:space="0" w:color="auto"/>
              <w:right w:val="single" w:sz="4" w:space="0" w:color="auto"/>
            </w:tcBorders>
            <w:noWrap/>
            <w:hideMark/>
          </w:tcPr>
          <w:p w14:paraId="6C4518D7" w14:textId="77777777" w:rsidR="0063341B" w:rsidRDefault="0063341B" w:rsidP="0063341B">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74E0F072" w14:textId="6342B318"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31D6F1E2" w14:textId="45F7F95B" w:rsidR="0063341B" w:rsidRDefault="0063341B" w:rsidP="00461D2C">
            <w:pPr>
              <w:keepNext/>
              <w:rPr>
                <w:b/>
                <w:bCs/>
              </w:rPr>
            </w:pPr>
            <w:r>
              <w:rPr>
                <w:b/>
                <w:bCs/>
              </w:rPr>
              <w:t>6.62E-11</w:t>
            </w:r>
          </w:p>
        </w:tc>
      </w:tr>
    </w:tbl>
    <w:p w14:paraId="08B93D9C" w14:textId="2AB55E63" w:rsidR="00F42F1F" w:rsidRDefault="00461D2C" w:rsidP="00461D2C">
      <w:pPr>
        <w:pStyle w:val="Caption"/>
      </w:pPr>
      <w:bookmarkStart w:id="112" w:name="_Ref14267265"/>
      <w:bookmarkStart w:id="113" w:name="_Ref14267252"/>
      <w:r>
        <w:t xml:space="preserve">Figure </w:t>
      </w:r>
      <w:r w:rsidR="00C80E7D">
        <w:fldChar w:fldCharType="begin"/>
      </w:r>
      <w:r w:rsidR="00C80E7D">
        <w:instrText xml:space="preserve"> SEQ Figure \* ARABIC </w:instrText>
      </w:r>
      <w:r w:rsidR="00C80E7D">
        <w:fldChar w:fldCharType="separate"/>
      </w:r>
      <w:r w:rsidR="001313DF">
        <w:rPr>
          <w:noProof/>
        </w:rPr>
        <w:t>51</w:t>
      </w:r>
      <w:r w:rsidR="00C80E7D">
        <w:rPr>
          <w:noProof/>
        </w:rPr>
        <w:fldChar w:fldCharType="end"/>
      </w:r>
      <w:bookmarkEnd w:id="112"/>
      <w:r>
        <w:t>. results of anova analyses for individual nutrients and water quality parameters. all anova models were calculated with</w:t>
      </w:r>
      <w:r w:rsidR="008D4490">
        <w:t xml:space="preserve"> concentration as the </w:t>
      </w:r>
      <w:r w:rsidR="001530C1">
        <w:t>dependent</w:t>
      </w:r>
      <w:r w:rsidR="008D4490">
        <w:t xml:space="preserve">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113"/>
      <w:r w:rsidR="008D4490">
        <w:t xml:space="preserve"> </w:t>
      </w:r>
    </w:p>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12CF7348" w14:textId="77777777" w:rsidR="00F42F1F" w:rsidRDefault="00F42F1F" w:rsidP="00F42F1F"/>
    <w:p w14:paraId="3B865425" w14:textId="77777777" w:rsidR="00F42F1F" w:rsidRDefault="00F42F1F" w:rsidP="00F42F1F"/>
    <w:p w14:paraId="2B56D1C1" w14:textId="77777777" w:rsidR="00F42F1F" w:rsidRDefault="00F42F1F" w:rsidP="00F42F1F"/>
    <w:p w14:paraId="3CB9A970" w14:textId="77777777" w:rsidR="00F42F1F" w:rsidRDefault="00F42F1F" w:rsidP="00F42F1F"/>
    <w:p w14:paraId="39A5FCBD" w14:textId="77777777" w:rsidR="00F42F1F" w:rsidRDefault="00F42F1F" w:rsidP="00F42F1F"/>
    <w:p w14:paraId="2FDDAA57" w14:textId="77777777" w:rsidR="00F42F1F" w:rsidRDefault="00F42F1F" w:rsidP="00F42F1F"/>
    <w:p w14:paraId="65DC909D" w14:textId="77777777" w:rsidR="00F42F1F" w:rsidRDefault="00F42F1F" w:rsidP="00F42F1F"/>
    <w:p w14:paraId="59A4BC0A" w14:textId="77777777" w:rsidR="00F42F1F" w:rsidRDefault="00F42F1F" w:rsidP="00F42F1F"/>
    <w:p w14:paraId="1FCE9FC8" w14:textId="77777777" w:rsidR="00F42F1F" w:rsidRDefault="00F42F1F" w:rsidP="00F42F1F"/>
    <w:p w14:paraId="54D46E75" w14:textId="77777777" w:rsidR="00F42F1F" w:rsidRDefault="00F42F1F" w:rsidP="00F42F1F"/>
    <w:p w14:paraId="749E5E2F" w14:textId="77777777" w:rsidR="00F42F1F" w:rsidRDefault="00F42F1F" w:rsidP="00F42F1F"/>
    <w:p w14:paraId="7A902F8D" w14:textId="77777777" w:rsidR="00F42F1F" w:rsidRDefault="00F42F1F" w:rsidP="00F42F1F"/>
    <w:p w14:paraId="087D2571" w14:textId="77777777" w:rsidR="00F42F1F" w:rsidRDefault="00F42F1F" w:rsidP="00F42F1F"/>
    <w:p w14:paraId="44122536" w14:textId="77777777" w:rsidR="00F42F1F" w:rsidRDefault="00F42F1F" w:rsidP="00F42F1F"/>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3484" name="Picture 348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67800D3F" w:rsidR="00E325E1" w:rsidRDefault="00E325E1" w:rsidP="00E325E1">
      <w:pPr>
        <w:pStyle w:val="Caption"/>
      </w:pPr>
      <w:bookmarkStart w:id="114" w:name="_Ref14686827"/>
      <w:r>
        <w:t xml:space="preserve">Figure </w:t>
      </w:r>
      <w:r w:rsidR="00C80E7D">
        <w:fldChar w:fldCharType="begin"/>
      </w:r>
      <w:r w:rsidR="00C80E7D">
        <w:instrText xml:space="preserve"> SEQ Figure \* ARABIC </w:instrText>
      </w:r>
      <w:r w:rsidR="00C80E7D">
        <w:fldChar w:fldCharType="separate"/>
      </w:r>
      <w:r w:rsidR="001313DF">
        <w:rPr>
          <w:noProof/>
        </w:rPr>
        <w:t>52</w:t>
      </w:r>
      <w:r w:rsidR="00C80E7D">
        <w:rPr>
          <w:noProof/>
        </w:rPr>
        <w:fldChar w:fldCharType="end"/>
      </w:r>
      <w:bookmarkEnd w:id="114"/>
      <w:r>
        <w:t xml:space="preserve">. </w:t>
      </w:r>
      <w:bookmarkStart w:id="115"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F2693F">
        <w:fldChar w:fldCharType="begin"/>
      </w:r>
      <w:r w:rsidR="00F2693F">
        <w:instrText xml:space="preserve"> REF _Ref14267265 \h </w:instrText>
      </w:r>
      <w:r w:rsidR="00F2693F">
        <w:fldChar w:fldCharType="separate"/>
      </w:r>
      <w:r w:rsidR="00F2693F">
        <w:t xml:space="preserve">Figure </w:t>
      </w:r>
      <w:r w:rsidR="00F2693F">
        <w:rPr>
          <w:noProof/>
        </w:rPr>
        <w:t>51</w:t>
      </w:r>
      <w:r w:rsidR="00F2693F">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115"/>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7F9218AF" w:rsidR="001B26D0" w:rsidRDefault="001B26D0" w:rsidP="001B26D0">
      <w:pPr>
        <w:pStyle w:val="Caption"/>
      </w:pPr>
      <w:bookmarkStart w:id="116" w:name="_Ref14686760"/>
      <w:r>
        <w:t xml:space="preserve">Figure </w:t>
      </w:r>
      <w:r w:rsidR="00C80E7D">
        <w:fldChar w:fldCharType="begin"/>
      </w:r>
      <w:r w:rsidR="00C80E7D">
        <w:instrText xml:space="preserve"> SEQ Figure \* ARABIC </w:instrText>
      </w:r>
      <w:r w:rsidR="00C80E7D">
        <w:fldChar w:fldCharType="separate"/>
      </w:r>
      <w:r w:rsidR="001313DF">
        <w:rPr>
          <w:noProof/>
        </w:rPr>
        <w:t>53</w:t>
      </w:r>
      <w:r w:rsidR="00C80E7D">
        <w:rPr>
          <w:noProof/>
        </w:rPr>
        <w:fldChar w:fldCharType="end"/>
      </w:r>
      <w:bookmarkEnd w:id="116"/>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3482" name="Picture 34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3179824B" w:rsidR="00304AB9" w:rsidRDefault="00304AB9" w:rsidP="00304AB9">
      <w:pPr>
        <w:pStyle w:val="Caption"/>
      </w:pPr>
      <w:bookmarkStart w:id="117" w:name="_Ref14686778"/>
      <w:r>
        <w:t xml:space="preserve">Figure </w:t>
      </w:r>
      <w:r w:rsidR="00C80E7D">
        <w:fldChar w:fldCharType="begin"/>
      </w:r>
      <w:r w:rsidR="00C80E7D">
        <w:instrText xml:space="preserve"> SEQ Figure \* ARABIC </w:instrText>
      </w:r>
      <w:r w:rsidR="00C80E7D">
        <w:fldChar w:fldCharType="separate"/>
      </w:r>
      <w:r w:rsidR="001313DF">
        <w:rPr>
          <w:noProof/>
        </w:rPr>
        <w:t>54</w:t>
      </w:r>
      <w:r w:rsidR="00C80E7D">
        <w:rPr>
          <w:noProof/>
        </w:rPr>
        <w:fldChar w:fldCharType="end"/>
      </w:r>
      <w:bookmarkEnd w:id="117"/>
      <w:r>
        <w:t>. conditional plot of Chlorophyll-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220A8ECD" w:rsidR="008A66CD" w:rsidRDefault="008A66CD" w:rsidP="008A66CD">
      <w:pPr>
        <w:pStyle w:val="Caption"/>
      </w:pPr>
      <w:bookmarkStart w:id="118" w:name="_Ref14686793"/>
      <w:r>
        <w:t xml:space="preserve">Figure </w:t>
      </w:r>
      <w:r w:rsidR="00C80E7D">
        <w:fldChar w:fldCharType="begin"/>
      </w:r>
      <w:r w:rsidR="00C80E7D">
        <w:instrText xml:space="preserve"> SEQ Figure \* ARABIC </w:instrText>
      </w:r>
      <w:r w:rsidR="00C80E7D">
        <w:fldChar w:fldCharType="separate"/>
      </w:r>
      <w:r w:rsidR="001313DF">
        <w:rPr>
          <w:noProof/>
        </w:rPr>
        <w:t>55</w:t>
      </w:r>
      <w:r w:rsidR="00C80E7D">
        <w:rPr>
          <w:noProof/>
        </w:rPr>
        <w:fldChar w:fldCharType="end"/>
      </w:r>
      <w:bookmarkEnd w:id="118"/>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2E78300F" w:rsidR="00D559FA" w:rsidRDefault="00D559FA" w:rsidP="00D559FA">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56</w:t>
      </w:r>
      <w:r w:rsidR="00C80E7D">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04E88F0B" w:rsidR="00F42F1F"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57</w:t>
      </w:r>
      <w:r w:rsidR="00C80E7D">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20569365" w14:textId="77777777" w:rsidR="00F2693F" w:rsidRDefault="00F42F1F" w:rsidP="00F2693F">
      <w:pPr>
        <w:keepNext/>
      </w:pPr>
      <w:r>
        <w:t>CHL- sonde</w:t>
      </w:r>
      <w:r>
        <w:rPr>
          <w:noProof/>
        </w:rPr>
        <w:drawing>
          <wp:inline distT="0" distB="0" distL="0" distR="0" wp14:anchorId="4DC9C4C0" wp14:editId="6ED3B65E">
            <wp:extent cx="5943600" cy="3714750"/>
            <wp:effectExtent l="0" t="0" r="0" b="0"/>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346152BF" w14:textId="393FB5DB" w:rsidR="00F2693F" w:rsidRDefault="00F2693F" w:rsidP="00F2693F">
      <w:pPr>
        <w:pStyle w:val="Caption"/>
      </w:pPr>
      <w:bookmarkStart w:id="119" w:name="_Ref14687412"/>
      <w:r>
        <w:t xml:space="preserve">Figure </w:t>
      </w:r>
      <w:r w:rsidR="00C80E7D">
        <w:fldChar w:fldCharType="begin"/>
      </w:r>
      <w:r w:rsidR="00C80E7D">
        <w:instrText xml:space="preserve"> SEQ Figure \* ARABIC </w:instrText>
      </w:r>
      <w:r w:rsidR="00C80E7D">
        <w:fldChar w:fldCharType="separate"/>
      </w:r>
      <w:r w:rsidR="001313DF">
        <w:rPr>
          <w:noProof/>
        </w:rPr>
        <w:t>58</w:t>
      </w:r>
      <w:r w:rsidR="00C80E7D">
        <w:rPr>
          <w:noProof/>
        </w:rPr>
        <w:fldChar w:fldCharType="end"/>
      </w:r>
      <w:bookmarkEnd w:id="119"/>
      <w:r>
        <w:t>. conditional plot of Chlorophyll-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p>
    <w:p w14:paraId="61B3B6F5" w14:textId="77777777" w:rsidR="00B30EFE" w:rsidRDefault="00F42F1F" w:rsidP="00B30EFE">
      <w:pPr>
        <w:keepNext/>
      </w:pPr>
      <w:r>
        <w:rPr>
          <w:noProof/>
        </w:rPr>
        <w:lastRenderedPageBreak/>
        <w:drawing>
          <wp:inline distT="0" distB="0" distL="0" distR="0" wp14:anchorId="508DDD67" wp14:editId="09DD0EA2">
            <wp:extent cx="5686425" cy="5057775"/>
            <wp:effectExtent l="0" t="0" r="9525" b="9525"/>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67EBC2E" w14:textId="08FA59B9" w:rsidR="00B30EFE" w:rsidRDefault="00B30EFE" w:rsidP="00B30EFE">
      <w:pPr>
        <w:pStyle w:val="Caption"/>
      </w:pPr>
      <w:bookmarkStart w:id="120" w:name="_Ref14687439"/>
      <w:r>
        <w:t xml:space="preserve">Figure </w:t>
      </w:r>
      <w:r w:rsidR="00C80E7D">
        <w:fldChar w:fldCharType="begin"/>
      </w:r>
      <w:r w:rsidR="00C80E7D">
        <w:instrText xml:space="preserve"> SEQ Figure \* ARABIC </w:instrText>
      </w:r>
      <w:r w:rsidR="00C80E7D">
        <w:fldChar w:fldCharType="separate"/>
      </w:r>
      <w:r w:rsidR="001313DF">
        <w:rPr>
          <w:noProof/>
        </w:rPr>
        <w:t>59</w:t>
      </w:r>
      <w:r w:rsidR="00C80E7D">
        <w:rPr>
          <w:noProof/>
        </w:rPr>
        <w:fldChar w:fldCharType="end"/>
      </w:r>
      <w:bookmarkEnd w:id="120"/>
      <w:r>
        <w:t>. conditional plot of Chlorophyll-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t>environmental sondes</w:t>
      </w:r>
      <w:r w:rsidRPr="00324A9D">
        <w:rPr>
          <w:rFonts w:cstheme="minorHAnsi"/>
        </w:rPr>
        <w:t>.</w:t>
      </w:r>
      <w:r>
        <w:rPr>
          <w:rFonts w:cstheme="minorHAnsi"/>
        </w:rPr>
        <w:t xml:space="preserve"> 95% confidence intervals are shown in gray. Individual sample values are shown with jiggered black points.  </w:t>
      </w:r>
    </w:p>
    <w:p w14:paraId="215DA569" w14:textId="77777777" w:rsidR="002E4FAC" w:rsidRDefault="00F42F1F" w:rsidP="002E4FAC">
      <w:pPr>
        <w:keepNext/>
      </w:pPr>
      <w:r>
        <w:rPr>
          <w:noProof/>
        </w:rPr>
        <w:lastRenderedPageBreak/>
        <w:drawing>
          <wp:inline distT="0" distB="0" distL="0" distR="0" wp14:anchorId="6D73A895" wp14:editId="71B6297F">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09F724E" w14:textId="0812C500" w:rsidR="002E4FAC" w:rsidRDefault="002E4FAC" w:rsidP="002E4FAC">
      <w:pPr>
        <w:pStyle w:val="Caption"/>
      </w:pPr>
      <w:bookmarkStart w:id="121" w:name="_Ref14687549"/>
      <w:r>
        <w:t xml:space="preserve">Figure </w:t>
      </w:r>
      <w:r w:rsidR="00C80E7D">
        <w:fldChar w:fldCharType="begin"/>
      </w:r>
      <w:r w:rsidR="00C80E7D">
        <w:instrText xml:space="preserve"> SEQ Figur</w:instrText>
      </w:r>
      <w:r w:rsidR="00C80E7D">
        <w:instrText xml:space="preserve">e \* ARABIC </w:instrText>
      </w:r>
      <w:r w:rsidR="00C80E7D">
        <w:fldChar w:fldCharType="separate"/>
      </w:r>
      <w:r w:rsidR="001313DF">
        <w:rPr>
          <w:noProof/>
        </w:rPr>
        <w:t>60</w:t>
      </w:r>
      <w:r w:rsidR="00C80E7D">
        <w:rPr>
          <w:noProof/>
        </w:rPr>
        <w:fldChar w:fldCharType="end"/>
      </w:r>
      <w:bookmarkEnd w:id="121"/>
      <w:r>
        <w:t>. conditional plot of Chlorophyll-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p>
    <w:p w14:paraId="6122B6D4" w14:textId="77777777" w:rsidR="008A66CD" w:rsidRDefault="00F42F1F" w:rsidP="008A66CD">
      <w:pPr>
        <w:keepNext/>
      </w:pPr>
      <w:r>
        <w:rPr>
          <w:noProof/>
        </w:rPr>
        <w:lastRenderedPageBreak/>
        <w:drawing>
          <wp:inline distT="0" distB="0" distL="0" distR="0" wp14:anchorId="0917591D" wp14:editId="225EC051">
            <wp:extent cx="5686425" cy="5057775"/>
            <wp:effectExtent l="0" t="0" r="9525" b="9525"/>
            <wp:docPr id="3474" name="Picture 34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77CDA0" w14:textId="2209E14E" w:rsidR="008A66CD" w:rsidRDefault="008A66CD" w:rsidP="008A66CD">
      <w:pPr>
        <w:pStyle w:val="Caption"/>
      </w:pPr>
      <w:bookmarkStart w:id="122" w:name="_Ref14687450"/>
      <w:r>
        <w:t xml:space="preserve">Figure </w:t>
      </w:r>
      <w:r w:rsidR="00C80E7D">
        <w:fldChar w:fldCharType="begin"/>
      </w:r>
      <w:r w:rsidR="00C80E7D">
        <w:instrText xml:space="preserve"> SEQ Figure \* ARABIC </w:instrText>
      </w:r>
      <w:r w:rsidR="00C80E7D">
        <w:fldChar w:fldCharType="separate"/>
      </w:r>
      <w:r w:rsidR="001313DF">
        <w:rPr>
          <w:noProof/>
        </w:rPr>
        <w:t>61</w:t>
      </w:r>
      <w:r w:rsidR="00C80E7D">
        <w:rPr>
          <w:noProof/>
        </w:rPr>
        <w:fldChar w:fldCharType="end"/>
      </w:r>
      <w:bookmarkEnd w:id="122"/>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95% confidence intervals are shown in gray. Individual sample values are shown with jiggered black points.  </w:t>
      </w:r>
    </w:p>
    <w:p w14:paraId="0BCCC51A" w14:textId="0008D248" w:rsidR="008A66CD" w:rsidRDefault="008A66CD" w:rsidP="008A66CD">
      <w:pPr>
        <w:pStyle w:val="Caption"/>
      </w:pPr>
    </w:p>
    <w:p w14:paraId="33E33C2A" w14:textId="77777777" w:rsidR="00E977D6" w:rsidRDefault="00F42F1F" w:rsidP="00E977D6">
      <w:pPr>
        <w:keepNext/>
      </w:pPr>
      <w:r>
        <w:rPr>
          <w:noProof/>
        </w:rPr>
        <w:lastRenderedPageBreak/>
        <w:drawing>
          <wp:inline distT="0" distB="0" distL="0" distR="0" wp14:anchorId="5FC2601C" wp14:editId="069233AA">
            <wp:extent cx="5943600" cy="4857750"/>
            <wp:effectExtent l="0" t="0" r="0" b="0"/>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F87DB12" w14:textId="6292EF7A" w:rsidR="00E977D6"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62</w:t>
      </w:r>
      <w:r w:rsidR="00C80E7D">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E977D6">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1C0D2712" w14:textId="77777777" w:rsidR="00CD4F77" w:rsidRDefault="00F42F1F" w:rsidP="00CD4F77">
      <w:pPr>
        <w:keepNext/>
      </w:pPr>
      <w:r>
        <w:rPr>
          <w:noProof/>
        </w:rPr>
        <w:lastRenderedPageBreak/>
        <w:drawing>
          <wp:inline distT="0" distB="0" distL="0" distR="0" wp14:anchorId="3EEE0350" wp14:editId="5707434C">
            <wp:extent cx="5686425" cy="5057775"/>
            <wp:effectExtent l="0" t="0" r="9525" b="9525"/>
            <wp:docPr id="3472" name="Picture 34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AA27A21" w14:textId="741CEF85" w:rsidR="00F42F1F" w:rsidRDefault="00CD4F77" w:rsidP="00CD4F77">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63</w:t>
      </w:r>
      <w:r w:rsidR="00C80E7D">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CD4F77">
        <w:t xml:space="preserve"> </w:t>
      </w:r>
      <w:r w:rsidRPr="00324A9D">
        <w:t xml:space="preserve">Samples were collected from </w:t>
      </w:r>
      <w:r>
        <w:rPr>
          <w:rFonts w:cstheme="minorHAnsi"/>
        </w:rPr>
        <w:t>environmental sonde</w:t>
      </w:r>
      <w:r w:rsidRPr="00324A9D">
        <w:rPr>
          <w:rFonts w:cstheme="minorHAnsi"/>
        </w:rPr>
        <w:t>s.</w:t>
      </w:r>
      <w:r>
        <w:rPr>
          <w:rFonts w:cstheme="minorHAnsi"/>
        </w:rPr>
        <w:t xml:space="preserve"> Individual wetlands are aggregated based upon the tidal access of the site. 95% confidence intervals are shown in gray. Individual sample values are shown with jiggered black points.  </w:t>
      </w:r>
    </w:p>
    <w:p w14:paraId="46344E28" w14:textId="77777777" w:rsidR="00F42F1F" w:rsidRDefault="00F42F1F" w:rsidP="00F42F1F"/>
    <w:p w14:paraId="5FA72C45" w14:textId="77777777"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236582A1" w:rsidR="00F2693F" w:rsidRDefault="00F2693F" w:rsidP="00F2693F">
      <w:pPr>
        <w:pStyle w:val="Caption"/>
      </w:pPr>
      <w:bookmarkStart w:id="123" w:name="_Ref14688176"/>
      <w:r>
        <w:t xml:space="preserve">Figure </w:t>
      </w:r>
      <w:r w:rsidR="00C80E7D">
        <w:fldChar w:fldCharType="begin"/>
      </w:r>
      <w:r w:rsidR="00C80E7D">
        <w:instrText xml:space="preserve"> SEQ Figure \* ARABIC </w:instrText>
      </w:r>
      <w:r w:rsidR="00C80E7D">
        <w:fldChar w:fldCharType="separate"/>
      </w:r>
      <w:r w:rsidR="001313DF">
        <w:rPr>
          <w:noProof/>
        </w:rPr>
        <w:t>64</w:t>
      </w:r>
      <w:r w:rsidR="00C80E7D">
        <w:rPr>
          <w:noProof/>
        </w:rPr>
        <w:fldChar w:fldCharType="end"/>
      </w:r>
      <w:bookmarkEnd w:id="123"/>
      <w:r>
        <w:t>. conditional plot of pheophytin-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0583A2C6" w:rsidR="00B30EFE" w:rsidRDefault="00B30EFE" w:rsidP="00B30EFE">
      <w:pPr>
        <w:pStyle w:val="Caption"/>
      </w:pPr>
      <w:bookmarkStart w:id="124" w:name="_Ref14688196"/>
      <w:r>
        <w:t xml:space="preserve">Figure </w:t>
      </w:r>
      <w:r w:rsidR="00C80E7D">
        <w:fldChar w:fldCharType="begin"/>
      </w:r>
      <w:r w:rsidR="00C80E7D">
        <w:instrText xml:space="preserve"> SEQ Figure \* ARABIC </w:instrText>
      </w:r>
      <w:r w:rsidR="00C80E7D">
        <w:fldChar w:fldCharType="separate"/>
      </w:r>
      <w:r w:rsidR="001313DF">
        <w:rPr>
          <w:noProof/>
        </w:rPr>
        <w:t>65</w:t>
      </w:r>
      <w:r w:rsidR="00C80E7D">
        <w:rPr>
          <w:noProof/>
        </w:rPr>
        <w:fldChar w:fldCharType="end"/>
      </w:r>
      <w:bookmarkEnd w:id="124"/>
      <w:r>
        <w:t>. conditional plot of pheophytin-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3D0CFB0E" w:rsidR="002E4FAC" w:rsidRDefault="002E4FAC" w:rsidP="002E4FAC">
      <w:pPr>
        <w:pStyle w:val="Caption"/>
      </w:pPr>
      <w:bookmarkStart w:id="125" w:name="_Ref14688212"/>
      <w:r>
        <w:t xml:space="preserve">Figure </w:t>
      </w:r>
      <w:r w:rsidR="00C80E7D">
        <w:fldChar w:fldCharType="begin"/>
      </w:r>
      <w:r w:rsidR="00C80E7D">
        <w:instrText xml:space="preserve"> SEQ Figure \* ARABIC </w:instrText>
      </w:r>
      <w:r w:rsidR="00C80E7D">
        <w:fldChar w:fldCharType="separate"/>
      </w:r>
      <w:r w:rsidR="001313DF">
        <w:rPr>
          <w:noProof/>
        </w:rPr>
        <w:t>66</w:t>
      </w:r>
      <w:r w:rsidR="00C80E7D">
        <w:rPr>
          <w:noProof/>
        </w:rPr>
        <w:fldChar w:fldCharType="end"/>
      </w:r>
      <w:bookmarkEnd w:id="125"/>
      <w:r>
        <w:t>. conditional plot of pheophytin-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1E49B1DC" w:rsidR="008A66CD" w:rsidRDefault="008A66CD" w:rsidP="008A66CD">
      <w:pPr>
        <w:pStyle w:val="Caption"/>
      </w:pPr>
      <w:bookmarkStart w:id="126" w:name="_Ref14688231"/>
      <w:r>
        <w:t xml:space="preserve">Figure </w:t>
      </w:r>
      <w:r w:rsidR="00C80E7D">
        <w:fldChar w:fldCharType="begin"/>
      </w:r>
      <w:r w:rsidR="00C80E7D">
        <w:instrText xml:space="preserve"> SEQ Figure \* ARABIC </w:instrText>
      </w:r>
      <w:r w:rsidR="00C80E7D">
        <w:fldChar w:fldCharType="separate"/>
      </w:r>
      <w:r w:rsidR="001313DF">
        <w:rPr>
          <w:noProof/>
        </w:rPr>
        <w:t>67</w:t>
      </w:r>
      <w:r w:rsidR="00C80E7D">
        <w:rPr>
          <w:noProof/>
        </w:rPr>
        <w:fldChar w:fldCharType="end"/>
      </w:r>
      <w:bookmarkEnd w:id="126"/>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77777777" w:rsidR="00E977D6" w:rsidRDefault="00533955" w:rsidP="00E977D6">
      <w:pPr>
        <w:keepNext/>
      </w:pPr>
      <w:r>
        <w:rPr>
          <w:noProof/>
        </w:rPr>
        <w:lastRenderedPageBreak/>
        <w:drawing>
          <wp:inline distT="0" distB="0" distL="0" distR="0" wp14:anchorId="2B6710FE" wp14:editId="2C03988C">
            <wp:extent cx="5943600" cy="3943350"/>
            <wp:effectExtent l="0" t="0" r="0" b="0"/>
            <wp:docPr id="26" name="Picture 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47FD7B02" w14:textId="610400D1" w:rsidR="00E977D6" w:rsidRDefault="00E977D6" w:rsidP="00E977D6">
      <w:pPr>
        <w:pStyle w:val="Caption"/>
      </w:pPr>
      <w:r>
        <w:t xml:space="preserve">Figure </w:t>
      </w:r>
      <w:r w:rsidR="00C80E7D">
        <w:fldChar w:fldCharType="begin"/>
      </w:r>
      <w:r w:rsidR="00C80E7D">
        <w:instrText xml:space="preserve"> SEQ Figu</w:instrText>
      </w:r>
      <w:r w:rsidR="00C80E7D">
        <w:instrText xml:space="preserve">re \* ARABIC </w:instrText>
      </w:r>
      <w:r w:rsidR="00C80E7D">
        <w:fldChar w:fldCharType="separate"/>
      </w:r>
      <w:r w:rsidR="001313DF">
        <w:rPr>
          <w:noProof/>
        </w:rPr>
        <w:t>68</w:t>
      </w:r>
      <w:r w:rsidR="00C80E7D">
        <w:rPr>
          <w:noProof/>
        </w:rPr>
        <w:fldChar w:fldCharType="end"/>
      </w:r>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39FE404" w14:textId="77777777" w:rsidR="00CD4F77" w:rsidRDefault="00533955" w:rsidP="00CD4F77">
      <w:pPr>
        <w:keepNext/>
      </w:pPr>
      <w:r>
        <w:rPr>
          <w:noProof/>
        </w:rPr>
        <w:lastRenderedPageBreak/>
        <w:drawing>
          <wp:inline distT="0" distB="0" distL="0" distR="0" wp14:anchorId="20FFF626" wp14:editId="1692C7A1">
            <wp:extent cx="5686425" cy="5057775"/>
            <wp:effectExtent l="0" t="0" r="9525" b="9525"/>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824A22" w14:textId="3FFE821E" w:rsidR="00533955" w:rsidRDefault="00CD4F77" w:rsidP="00CD4F77">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69</w:t>
      </w:r>
      <w:r w:rsidR="00C80E7D">
        <w:rPr>
          <w:noProof/>
        </w:rPr>
        <w:fldChar w:fldCharType="end"/>
      </w:r>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270BC7B5" w:rsidR="00F2693F" w:rsidRDefault="00F2693F" w:rsidP="00F2693F">
      <w:pPr>
        <w:pStyle w:val="Caption"/>
      </w:pPr>
      <w:bookmarkStart w:id="127" w:name="_Ref14688426"/>
      <w:r>
        <w:t xml:space="preserve">Figure </w:t>
      </w:r>
      <w:r w:rsidR="00C80E7D">
        <w:fldChar w:fldCharType="begin"/>
      </w:r>
      <w:r w:rsidR="00C80E7D">
        <w:instrText xml:space="preserve"> SEQ Figure \* ARABIC </w:instrText>
      </w:r>
      <w:r w:rsidR="00C80E7D">
        <w:fldChar w:fldCharType="separate"/>
      </w:r>
      <w:r w:rsidR="001313DF">
        <w:rPr>
          <w:noProof/>
        </w:rPr>
        <w:t>70</w:t>
      </w:r>
      <w:r w:rsidR="00C80E7D">
        <w:rPr>
          <w:noProof/>
        </w:rPr>
        <w:fldChar w:fldCharType="end"/>
      </w:r>
      <w:bookmarkEnd w:id="127"/>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3470" name="Picture 34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799AB3BF" w:rsidR="00B30EFE" w:rsidRDefault="00B30EFE" w:rsidP="00B30EFE">
      <w:pPr>
        <w:pStyle w:val="Caption"/>
      </w:pPr>
      <w:bookmarkStart w:id="128" w:name="_Ref14688454"/>
      <w:r>
        <w:t xml:space="preserve">Figure </w:t>
      </w:r>
      <w:r w:rsidR="00C80E7D">
        <w:fldChar w:fldCharType="begin"/>
      </w:r>
      <w:r w:rsidR="00C80E7D">
        <w:instrText xml:space="preserve"> SEQ Figure \* ARABIC </w:instrText>
      </w:r>
      <w:r w:rsidR="00C80E7D">
        <w:fldChar w:fldCharType="separate"/>
      </w:r>
      <w:r w:rsidR="001313DF">
        <w:rPr>
          <w:noProof/>
        </w:rPr>
        <w:t>71</w:t>
      </w:r>
      <w:r w:rsidR="00C80E7D">
        <w:rPr>
          <w:noProof/>
        </w:rPr>
        <w:fldChar w:fldCharType="end"/>
      </w:r>
      <w:bookmarkEnd w:id="128"/>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3469" name="Picture 346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18857375" w:rsidR="002E4FAC" w:rsidRDefault="002E4FAC" w:rsidP="002E4FAC">
      <w:pPr>
        <w:pStyle w:val="Caption"/>
      </w:pPr>
      <w:bookmarkStart w:id="129" w:name="_Ref14688463"/>
      <w:r>
        <w:t xml:space="preserve">Figure </w:t>
      </w:r>
      <w:r w:rsidR="00C80E7D">
        <w:fldChar w:fldCharType="begin"/>
      </w:r>
      <w:r w:rsidR="00C80E7D">
        <w:instrText xml:space="preserve"> SEQ Figure \* ARABIC </w:instrText>
      </w:r>
      <w:r w:rsidR="00C80E7D">
        <w:fldChar w:fldCharType="separate"/>
      </w:r>
      <w:r w:rsidR="001313DF">
        <w:rPr>
          <w:noProof/>
        </w:rPr>
        <w:t>72</w:t>
      </w:r>
      <w:r w:rsidR="00C80E7D">
        <w:rPr>
          <w:noProof/>
        </w:rPr>
        <w:fldChar w:fldCharType="end"/>
      </w:r>
      <w:bookmarkEnd w:id="129"/>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585FD3F" w:rsidR="008A66CD" w:rsidRDefault="008A66CD" w:rsidP="008A66CD">
      <w:pPr>
        <w:pStyle w:val="Caption"/>
      </w:pPr>
      <w:bookmarkStart w:id="130" w:name="_Ref14688479"/>
      <w:r>
        <w:t xml:space="preserve">Figure </w:t>
      </w:r>
      <w:r w:rsidR="00C80E7D">
        <w:fldChar w:fldCharType="begin"/>
      </w:r>
      <w:r w:rsidR="00C80E7D">
        <w:instrText xml:space="preserve"> SEQ Figure \* AR</w:instrText>
      </w:r>
      <w:r w:rsidR="00C80E7D">
        <w:instrText xml:space="preserve">ABIC </w:instrText>
      </w:r>
      <w:r w:rsidR="00C80E7D">
        <w:fldChar w:fldCharType="separate"/>
      </w:r>
      <w:r w:rsidR="001313DF">
        <w:rPr>
          <w:noProof/>
        </w:rPr>
        <w:t>73</w:t>
      </w:r>
      <w:r w:rsidR="00C80E7D">
        <w:rPr>
          <w:noProof/>
        </w:rPr>
        <w:fldChar w:fldCharType="end"/>
      </w:r>
      <w:bookmarkEnd w:id="130"/>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64783B" w14:textId="77777777" w:rsidR="00E977D6" w:rsidRDefault="00F42F1F" w:rsidP="00E977D6">
      <w:pPr>
        <w:keepNext/>
      </w:pPr>
      <w:r>
        <w:rPr>
          <w:noProof/>
        </w:rPr>
        <w:lastRenderedPageBreak/>
        <w:drawing>
          <wp:inline distT="0" distB="0" distL="0" distR="0" wp14:anchorId="7A3706AF" wp14:editId="780E3996">
            <wp:extent cx="5943600" cy="3943350"/>
            <wp:effectExtent l="0" t="0" r="0" b="0"/>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E653437" w14:textId="14346804" w:rsidR="00E977D6"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74</w:t>
      </w:r>
      <w:r w:rsidR="00C80E7D">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9A63572" w14:textId="77777777" w:rsidR="00CD4F77" w:rsidRDefault="00F42F1F" w:rsidP="00CD4F77">
      <w:pPr>
        <w:keepNext/>
      </w:pPr>
      <w:r>
        <w:rPr>
          <w:noProof/>
        </w:rPr>
        <w:lastRenderedPageBreak/>
        <w:drawing>
          <wp:inline distT="0" distB="0" distL="0" distR="0" wp14:anchorId="2C086CE0" wp14:editId="6C2271DF">
            <wp:extent cx="5686425" cy="5238750"/>
            <wp:effectExtent l="0" t="0" r="9525" b="0"/>
            <wp:docPr id="3466" name="Picture 34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7106A07F" w14:textId="07C4B586" w:rsidR="00F42F1F" w:rsidRDefault="00CD4F77" w:rsidP="00CD4F77">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75</w:t>
      </w:r>
      <w:r w:rsidR="00C80E7D">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t>Dissolved Nitrate + Nitrite</w:t>
      </w:r>
      <w:r>
        <w:rPr>
          <w:noProof/>
        </w:rPr>
        <w:drawing>
          <wp:inline distT="0" distB="0" distL="0" distR="0" wp14:anchorId="5A45863F" wp14:editId="36C491C2">
            <wp:extent cx="5943600" cy="4210050"/>
            <wp:effectExtent l="0" t="0" r="0" b="0"/>
            <wp:docPr id="3465" name="Picture 34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165B7B3F" w:rsidR="00F2693F" w:rsidRDefault="00F2693F" w:rsidP="00F2693F">
      <w:pPr>
        <w:pStyle w:val="Caption"/>
      </w:pPr>
      <w:bookmarkStart w:id="131" w:name="_Ref14688961"/>
      <w:r>
        <w:t xml:space="preserve">Figure </w:t>
      </w:r>
      <w:r w:rsidR="00C80E7D">
        <w:fldChar w:fldCharType="begin"/>
      </w:r>
      <w:r w:rsidR="00C80E7D">
        <w:instrText xml:space="preserve"> SEQ Figure \* ARABIC </w:instrText>
      </w:r>
      <w:r w:rsidR="00C80E7D">
        <w:fldChar w:fldCharType="separate"/>
      </w:r>
      <w:r w:rsidR="001313DF">
        <w:rPr>
          <w:noProof/>
        </w:rPr>
        <w:t>76</w:t>
      </w:r>
      <w:r w:rsidR="00C80E7D">
        <w:rPr>
          <w:noProof/>
        </w:rPr>
        <w:fldChar w:fldCharType="end"/>
      </w:r>
      <w:bookmarkEnd w:id="131"/>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3464" name="Picture 34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6D0C93D8" w:rsidR="00B30EFE" w:rsidRDefault="00B30EFE" w:rsidP="00B30EFE">
      <w:pPr>
        <w:pStyle w:val="Caption"/>
      </w:pPr>
      <w:bookmarkStart w:id="132" w:name="_Ref14688970"/>
      <w:r>
        <w:t xml:space="preserve">Figure </w:t>
      </w:r>
      <w:r w:rsidR="00C80E7D">
        <w:fldChar w:fldCharType="begin"/>
      </w:r>
      <w:r w:rsidR="00C80E7D">
        <w:instrText xml:space="preserve"> SEQ Figure \* ARABIC </w:instrText>
      </w:r>
      <w:r w:rsidR="00C80E7D">
        <w:fldChar w:fldCharType="separate"/>
      </w:r>
      <w:r w:rsidR="001313DF">
        <w:rPr>
          <w:noProof/>
        </w:rPr>
        <w:t>77</w:t>
      </w:r>
      <w:r w:rsidR="00C80E7D">
        <w:rPr>
          <w:noProof/>
        </w:rPr>
        <w:fldChar w:fldCharType="end"/>
      </w:r>
      <w:bookmarkEnd w:id="132"/>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3463" name="Picture 34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61DAA435" w:rsidR="002E4FAC" w:rsidRDefault="002E4FAC" w:rsidP="002E4FAC">
      <w:pPr>
        <w:pStyle w:val="Caption"/>
      </w:pPr>
      <w:bookmarkStart w:id="133" w:name="_Ref14688976"/>
      <w:r>
        <w:t xml:space="preserve">Figure </w:t>
      </w:r>
      <w:r w:rsidR="00C80E7D">
        <w:fldChar w:fldCharType="begin"/>
      </w:r>
      <w:r w:rsidR="00C80E7D">
        <w:instrText xml:space="preserve"> SEQ Figure \* ARABIC </w:instrText>
      </w:r>
      <w:r w:rsidR="00C80E7D">
        <w:fldChar w:fldCharType="separate"/>
      </w:r>
      <w:r w:rsidR="001313DF">
        <w:rPr>
          <w:noProof/>
        </w:rPr>
        <w:t>78</w:t>
      </w:r>
      <w:r w:rsidR="00C80E7D">
        <w:rPr>
          <w:noProof/>
        </w:rPr>
        <w:fldChar w:fldCharType="end"/>
      </w:r>
      <w:bookmarkEnd w:id="133"/>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3462" name="Picture 34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1B47E00C" w:rsidR="008A66CD" w:rsidRDefault="008A66CD" w:rsidP="008A66CD">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79</w:t>
      </w:r>
      <w:r w:rsidR="00C80E7D">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B83CF2A" w14:textId="77777777" w:rsidR="00E977D6" w:rsidRDefault="00F42F1F" w:rsidP="00E977D6">
      <w:pPr>
        <w:keepNext/>
      </w:pPr>
      <w:r>
        <w:rPr>
          <w:noProof/>
        </w:rPr>
        <w:lastRenderedPageBreak/>
        <w:drawing>
          <wp:inline distT="0" distB="0" distL="0" distR="0" wp14:anchorId="1F66C93F" wp14:editId="70C7AE8C">
            <wp:extent cx="5943600" cy="4857750"/>
            <wp:effectExtent l="0" t="0" r="0" b="0"/>
            <wp:docPr id="3461" name="Picture 346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AAF44FE" w14:textId="4E6731C4" w:rsidR="00E977D6"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80</w:t>
      </w:r>
      <w:r w:rsidR="00C80E7D">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84946F4" w14:textId="77777777" w:rsidR="00CD4F77" w:rsidRDefault="00F42F1F" w:rsidP="00CD4F77">
      <w:pPr>
        <w:keepNext/>
      </w:pPr>
      <w:r>
        <w:rPr>
          <w:noProof/>
        </w:rPr>
        <w:lastRenderedPageBreak/>
        <w:drawing>
          <wp:inline distT="0" distB="0" distL="0" distR="0" wp14:anchorId="45432817" wp14:editId="4FE06EA6">
            <wp:extent cx="5686425" cy="5057775"/>
            <wp:effectExtent l="0" t="0" r="9525" b="9525"/>
            <wp:docPr id="3460" name="Picture 34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74F5DB5" w14:textId="3658AC2D" w:rsidR="00CD4F77" w:rsidRDefault="00CD4F77" w:rsidP="00CD4F77">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81</w:t>
      </w:r>
      <w:r w:rsidR="00C80E7D">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t>Dissolved organic Nitrogen</w:t>
      </w:r>
      <w:r>
        <w:rPr>
          <w:noProof/>
        </w:rPr>
        <w:drawing>
          <wp:inline distT="0" distB="0" distL="0" distR="0" wp14:anchorId="3C65C8A8" wp14:editId="67D64D2E">
            <wp:extent cx="5943600" cy="3714750"/>
            <wp:effectExtent l="0" t="0" r="0" b="0"/>
            <wp:docPr id="3459" name="Picture 34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BB4F850" w:rsidR="00FE6C29" w:rsidRDefault="00FE6C29" w:rsidP="00FE6C29">
      <w:pPr>
        <w:pStyle w:val="Caption"/>
      </w:pPr>
      <w:bookmarkStart w:id="134" w:name="_Ref14689023"/>
      <w:r>
        <w:t xml:space="preserve">Figure </w:t>
      </w:r>
      <w:r w:rsidR="00C80E7D">
        <w:fldChar w:fldCharType="begin"/>
      </w:r>
      <w:r w:rsidR="00C80E7D">
        <w:instrText xml:space="preserve"> SEQ Figure \* ARABIC </w:instrText>
      </w:r>
      <w:r w:rsidR="00C80E7D">
        <w:fldChar w:fldCharType="separate"/>
      </w:r>
      <w:r w:rsidR="001313DF">
        <w:rPr>
          <w:noProof/>
        </w:rPr>
        <w:t>82</w:t>
      </w:r>
      <w:r w:rsidR="00C80E7D">
        <w:rPr>
          <w:noProof/>
        </w:rPr>
        <w:fldChar w:fldCharType="end"/>
      </w:r>
      <w:bookmarkEnd w:id="134"/>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3458" name="Picture 3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6195573B" w:rsidR="00B30EFE" w:rsidRDefault="00B30EFE" w:rsidP="00B30EFE">
      <w:pPr>
        <w:pStyle w:val="Caption"/>
      </w:pPr>
      <w:bookmarkStart w:id="135" w:name="_Ref14689047"/>
      <w:r>
        <w:t xml:space="preserve">Figure </w:t>
      </w:r>
      <w:r w:rsidR="00C80E7D">
        <w:fldChar w:fldCharType="begin"/>
      </w:r>
      <w:r w:rsidR="00C80E7D">
        <w:instrText xml:space="preserve"> SEQ Figure \* ARABIC </w:instrText>
      </w:r>
      <w:r w:rsidR="00C80E7D">
        <w:fldChar w:fldCharType="separate"/>
      </w:r>
      <w:r w:rsidR="001313DF">
        <w:rPr>
          <w:noProof/>
        </w:rPr>
        <w:t>83</w:t>
      </w:r>
      <w:r w:rsidR="00C80E7D">
        <w:rPr>
          <w:noProof/>
        </w:rPr>
        <w:fldChar w:fldCharType="end"/>
      </w:r>
      <w:bookmarkEnd w:id="135"/>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3457" name="Picture 34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09A5358B" w:rsidR="002E4FAC" w:rsidRDefault="002E4FAC" w:rsidP="002E4FAC">
      <w:pPr>
        <w:pStyle w:val="Caption"/>
      </w:pPr>
      <w:bookmarkStart w:id="136" w:name="_Ref14689063"/>
      <w:r>
        <w:t xml:space="preserve">Figure </w:t>
      </w:r>
      <w:r w:rsidR="00C80E7D">
        <w:fldChar w:fldCharType="begin"/>
      </w:r>
      <w:r w:rsidR="00C80E7D">
        <w:instrText xml:space="preserve"> SEQ Figure \* ARABIC </w:instrText>
      </w:r>
      <w:r w:rsidR="00C80E7D">
        <w:fldChar w:fldCharType="separate"/>
      </w:r>
      <w:r w:rsidR="001313DF">
        <w:rPr>
          <w:noProof/>
        </w:rPr>
        <w:t>84</w:t>
      </w:r>
      <w:r w:rsidR="00C80E7D">
        <w:rPr>
          <w:noProof/>
        </w:rPr>
        <w:fldChar w:fldCharType="end"/>
      </w:r>
      <w:bookmarkEnd w:id="136"/>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3456" name="Picture 3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2C155C77" w:rsidR="008A66CD" w:rsidRDefault="008A66CD" w:rsidP="008A66CD">
      <w:pPr>
        <w:pStyle w:val="Caption"/>
      </w:pPr>
      <w:bookmarkStart w:id="137" w:name="_Ref14689078"/>
      <w:r>
        <w:t xml:space="preserve">Figure </w:t>
      </w:r>
      <w:r w:rsidR="00C80E7D">
        <w:fldChar w:fldCharType="begin"/>
      </w:r>
      <w:r w:rsidR="00C80E7D">
        <w:instrText xml:space="preserve"> SEQ Figure \* ARABIC </w:instrText>
      </w:r>
      <w:r w:rsidR="00C80E7D">
        <w:fldChar w:fldCharType="separate"/>
      </w:r>
      <w:r w:rsidR="001313DF">
        <w:rPr>
          <w:noProof/>
        </w:rPr>
        <w:t>85</w:t>
      </w:r>
      <w:r w:rsidR="00C80E7D">
        <w:rPr>
          <w:noProof/>
        </w:rPr>
        <w:fldChar w:fldCharType="end"/>
      </w:r>
      <w:bookmarkEnd w:id="137"/>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837BFD7" w14:textId="77777777" w:rsidR="00E977D6" w:rsidRDefault="00F42F1F" w:rsidP="00E977D6">
      <w:pPr>
        <w:keepNext/>
      </w:pPr>
      <w:r>
        <w:rPr>
          <w:noProof/>
        </w:rPr>
        <w:lastRenderedPageBreak/>
        <w:drawing>
          <wp:inline distT="0" distB="0" distL="0" distR="0" wp14:anchorId="3A551AB2" wp14:editId="3A59E276">
            <wp:extent cx="5943600" cy="4857750"/>
            <wp:effectExtent l="0" t="0" r="0" b="0"/>
            <wp:docPr id="2975" name="Picture 29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C77CAA" w14:textId="30198E4E" w:rsidR="00E977D6"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86</w:t>
      </w:r>
      <w:r w:rsidR="00C80E7D">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B199C5" w14:textId="77777777" w:rsidR="00CD4F77" w:rsidRDefault="00F42F1F" w:rsidP="00CD4F77">
      <w:pPr>
        <w:keepNext/>
      </w:pPr>
      <w:r>
        <w:rPr>
          <w:noProof/>
        </w:rPr>
        <w:lastRenderedPageBreak/>
        <w:drawing>
          <wp:inline distT="0" distB="0" distL="0" distR="0" wp14:anchorId="6DEDDFB3" wp14:editId="5190DC2C">
            <wp:extent cx="5686425" cy="5057775"/>
            <wp:effectExtent l="0" t="0" r="9525" b="9525"/>
            <wp:docPr id="2974" name="Picture 29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FBFD85E" w14:textId="5747E59F" w:rsidR="00F42F1F" w:rsidRDefault="00CD4F77" w:rsidP="00CD4F77">
      <w:pPr>
        <w:pStyle w:val="Caption"/>
        <w:rPr>
          <w:u w:val="single"/>
        </w:rPr>
      </w:pPr>
      <w:r>
        <w:t xml:space="preserve">Figure </w:t>
      </w:r>
      <w:r w:rsidR="00C80E7D">
        <w:fldChar w:fldCharType="begin"/>
      </w:r>
      <w:r w:rsidR="00C80E7D">
        <w:instrText xml:space="preserve"> SEQ Figure \* ARABIC </w:instrText>
      </w:r>
      <w:r w:rsidR="00C80E7D">
        <w:fldChar w:fldCharType="separate"/>
      </w:r>
      <w:r w:rsidR="001313DF">
        <w:rPr>
          <w:noProof/>
        </w:rPr>
        <w:t>87</w:t>
      </w:r>
      <w:r w:rsidR="00C80E7D">
        <w:rPr>
          <w:noProof/>
        </w:rPr>
        <w:fldChar w:fldCharType="end"/>
      </w:r>
      <w:r>
        <w:t>. conditional plot of Dissolved</w:t>
      </w:r>
      <w:r w:rsidR="00907463">
        <w:t xml:space="preserve"> organic nitrogen</w:t>
      </w:r>
      <w:r>
        <w:t xml:space="preserv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t>Total Kjeldahl Nitrogen</w:t>
      </w:r>
      <w:r>
        <w:rPr>
          <w:noProof/>
        </w:rPr>
        <w:drawing>
          <wp:inline distT="0" distB="0" distL="0" distR="0" wp14:anchorId="37CDF9E3" wp14:editId="73F83987">
            <wp:extent cx="5943600"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39FE4DF0" w:rsidR="00FE6C29" w:rsidRDefault="00FE6C29" w:rsidP="00FE6C29">
      <w:pPr>
        <w:pStyle w:val="Caption"/>
      </w:pPr>
      <w:bookmarkStart w:id="138" w:name="_Ref14691893"/>
      <w:r>
        <w:t xml:space="preserve">Figure </w:t>
      </w:r>
      <w:r w:rsidR="00C80E7D">
        <w:fldChar w:fldCharType="begin"/>
      </w:r>
      <w:r w:rsidR="00C80E7D">
        <w:instrText xml:space="preserve"> SEQ Figure \* ARABIC </w:instrText>
      </w:r>
      <w:r w:rsidR="00C80E7D">
        <w:fldChar w:fldCharType="separate"/>
      </w:r>
      <w:r w:rsidR="001313DF">
        <w:rPr>
          <w:noProof/>
        </w:rPr>
        <w:t>88</w:t>
      </w:r>
      <w:r w:rsidR="00C80E7D">
        <w:rPr>
          <w:noProof/>
        </w:rPr>
        <w:fldChar w:fldCharType="end"/>
      </w:r>
      <w:bookmarkEnd w:id="138"/>
      <w:r>
        <w:t>. conditional plot of total kjeldahl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144811C7" w:rsidR="00304AB9" w:rsidRDefault="00304AB9" w:rsidP="00304AB9">
      <w:pPr>
        <w:pStyle w:val="Caption"/>
      </w:pPr>
      <w:bookmarkStart w:id="139" w:name="_Ref14691923"/>
      <w:r>
        <w:t xml:space="preserve">Figure </w:t>
      </w:r>
      <w:r w:rsidR="00C80E7D">
        <w:fldChar w:fldCharType="begin"/>
      </w:r>
      <w:r w:rsidR="00C80E7D">
        <w:instrText xml:space="preserve"> SEQ Figure \* ARABIC </w:instrText>
      </w:r>
      <w:r w:rsidR="00C80E7D">
        <w:fldChar w:fldCharType="separate"/>
      </w:r>
      <w:r w:rsidR="001313DF">
        <w:rPr>
          <w:noProof/>
        </w:rPr>
        <w:t>89</w:t>
      </w:r>
      <w:r w:rsidR="00C80E7D">
        <w:rPr>
          <w:noProof/>
        </w:rPr>
        <w:fldChar w:fldCharType="end"/>
      </w:r>
      <w:bookmarkEnd w:id="139"/>
      <w:r>
        <w:t>. conditional plot of total kjeldahl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2D2E4EE1" w:rsidR="002E4FAC" w:rsidRDefault="002E4FAC" w:rsidP="002E4FAC">
      <w:pPr>
        <w:pStyle w:val="Caption"/>
      </w:pPr>
      <w:bookmarkStart w:id="140" w:name="_Ref14691939"/>
      <w:r>
        <w:t xml:space="preserve">Figure </w:t>
      </w:r>
      <w:r w:rsidR="00C80E7D">
        <w:fldChar w:fldCharType="begin"/>
      </w:r>
      <w:r w:rsidR="00C80E7D">
        <w:instrText xml:space="preserve"> SEQ Figure \* ARABIC </w:instrText>
      </w:r>
      <w:r w:rsidR="00C80E7D">
        <w:fldChar w:fldCharType="separate"/>
      </w:r>
      <w:r w:rsidR="001313DF">
        <w:rPr>
          <w:noProof/>
        </w:rPr>
        <w:t>90</w:t>
      </w:r>
      <w:r w:rsidR="00C80E7D">
        <w:rPr>
          <w:noProof/>
        </w:rPr>
        <w:fldChar w:fldCharType="end"/>
      </w:r>
      <w:bookmarkEnd w:id="140"/>
      <w:r>
        <w:t>. conditional plot of total kjeldahl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21D1C4DA" w:rsidR="008A66CD" w:rsidRDefault="008A66CD" w:rsidP="008A66CD">
      <w:pPr>
        <w:pStyle w:val="Caption"/>
      </w:pPr>
      <w:bookmarkStart w:id="141" w:name="_Ref14691948"/>
      <w:r>
        <w:t xml:space="preserve">Figure </w:t>
      </w:r>
      <w:r w:rsidR="00C80E7D">
        <w:fldChar w:fldCharType="begin"/>
      </w:r>
      <w:r w:rsidR="00C80E7D">
        <w:instrText xml:space="preserve"> SEQ Figure \* ARABIC </w:instrText>
      </w:r>
      <w:r w:rsidR="00C80E7D">
        <w:fldChar w:fldCharType="separate"/>
      </w:r>
      <w:r w:rsidR="001313DF">
        <w:rPr>
          <w:noProof/>
        </w:rPr>
        <w:t>91</w:t>
      </w:r>
      <w:r w:rsidR="00C80E7D">
        <w:rPr>
          <w:noProof/>
        </w:rPr>
        <w:fldChar w:fldCharType="end"/>
      </w:r>
      <w:bookmarkEnd w:id="141"/>
      <w:r>
        <w:t>. conditional plot of total kjeldahl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F0555F" w14:textId="77777777" w:rsidR="00E977D6" w:rsidRDefault="00533955" w:rsidP="00E977D6">
      <w:pPr>
        <w:keepNext/>
      </w:pPr>
      <w:r>
        <w:rPr>
          <w:noProof/>
        </w:rPr>
        <w:lastRenderedPageBreak/>
        <w:drawing>
          <wp:inline distT="0" distB="0" distL="0" distR="0" wp14:anchorId="4606A6F6" wp14:editId="083FFE8B">
            <wp:extent cx="5943600" cy="394335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D07F241" w14:textId="274C3AC1" w:rsidR="00E977D6" w:rsidRDefault="00E977D6" w:rsidP="00E977D6">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92</w:t>
      </w:r>
      <w:r w:rsidR="00C80E7D">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86B9F61" w14:textId="77777777" w:rsidR="00907463" w:rsidRDefault="00533955" w:rsidP="00907463">
      <w:pPr>
        <w:keepNext/>
      </w:pPr>
      <w:r>
        <w:rPr>
          <w:noProof/>
        </w:rPr>
        <w:lastRenderedPageBreak/>
        <w:drawing>
          <wp:inline distT="0" distB="0" distL="0" distR="0" wp14:anchorId="1A14BF70" wp14:editId="2900F438">
            <wp:extent cx="5686425" cy="5057775"/>
            <wp:effectExtent l="0" t="0" r="9525" b="9525"/>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F236D37" w14:textId="648D101F" w:rsidR="00533955" w:rsidRDefault="00907463" w:rsidP="00907463">
      <w:pPr>
        <w:pStyle w:val="Caption"/>
        <w:rPr>
          <w:noProof/>
        </w:rPr>
      </w:pPr>
      <w:r>
        <w:t xml:space="preserve">Figure </w:t>
      </w:r>
      <w:r w:rsidR="00C80E7D">
        <w:fldChar w:fldCharType="begin"/>
      </w:r>
      <w:r w:rsidR="00C80E7D">
        <w:instrText xml:space="preserve"> SEQ Figure \* ARABIC </w:instrText>
      </w:r>
      <w:r w:rsidR="00C80E7D">
        <w:fldChar w:fldCharType="separate"/>
      </w:r>
      <w:r w:rsidR="001313DF">
        <w:rPr>
          <w:noProof/>
        </w:rPr>
        <w:t>93</w:t>
      </w:r>
      <w:r w:rsidR="00C80E7D">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t>Dissolved ortho-phosphate</w:t>
      </w:r>
      <w:r>
        <w:rPr>
          <w:noProof/>
        </w:rPr>
        <w:drawing>
          <wp:inline distT="0" distB="0" distL="0" distR="0" wp14:anchorId="59ABC957" wp14:editId="16379CD6">
            <wp:extent cx="5943600" cy="3714750"/>
            <wp:effectExtent l="0" t="0" r="0" b="0"/>
            <wp:docPr id="2973" name="Picture 29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075961A8" w:rsidR="00FE6C29" w:rsidRDefault="00FE6C29" w:rsidP="00FE6C29">
      <w:pPr>
        <w:pStyle w:val="Caption"/>
      </w:pPr>
      <w:bookmarkStart w:id="142" w:name="_Ref14692057"/>
      <w:r>
        <w:t xml:space="preserve">Figure </w:t>
      </w:r>
      <w:r w:rsidR="00C80E7D">
        <w:fldChar w:fldCharType="begin"/>
      </w:r>
      <w:r w:rsidR="00C80E7D">
        <w:instrText xml:space="preserve"> SEQ Figure \* ARABIC </w:instrText>
      </w:r>
      <w:r w:rsidR="00C80E7D">
        <w:fldChar w:fldCharType="separate"/>
      </w:r>
      <w:r w:rsidR="001313DF">
        <w:rPr>
          <w:noProof/>
        </w:rPr>
        <w:t>94</w:t>
      </w:r>
      <w:r w:rsidR="00C80E7D">
        <w:rPr>
          <w:noProof/>
        </w:rPr>
        <w:fldChar w:fldCharType="end"/>
      </w:r>
      <w:bookmarkEnd w:id="142"/>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2970" name="Picture 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7CF9149A" w:rsidR="00304AB9" w:rsidRDefault="00304AB9" w:rsidP="00304AB9">
      <w:pPr>
        <w:pStyle w:val="Caption"/>
      </w:pPr>
      <w:bookmarkStart w:id="143" w:name="_Ref14692070"/>
      <w:r>
        <w:t xml:space="preserve">Figure </w:t>
      </w:r>
      <w:r w:rsidR="00C80E7D">
        <w:fldChar w:fldCharType="begin"/>
      </w:r>
      <w:r w:rsidR="00C80E7D">
        <w:instrText xml:space="preserve"> SEQ Figure \* ARABIC </w:instrText>
      </w:r>
      <w:r w:rsidR="00C80E7D">
        <w:fldChar w:fldCharType="separate"/>
      </w:r>
      <w:r w:rsidR="001313DF">
        <w:rPr>
          <w:noProof/>
        </w:rPr>
        <w:t>95</w:t>
      </w:r>
      <w:r w:rsidR="00C80E7D">
        <w:rPr>
          <w:noProof/>
        </w:rPr>
        <w:fldChar w:fldCharType="end"/>
      </w:r>
      <w:bookmarkEnd w:id="143"/>
      <w:r>
        <w:t>. conditional plot of dissolved orrtho-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2969" name="Picture 29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5FF49BBD" w:rsidR="002E4FAC" w:rsidRDefault="002E4FAC" w:rsidP="002E4FAC">
      <w:pPr>
        <w:pStyle w:val="Caption"/>
      </w:pPr>
      <w:bookmarkStart w:id="144" w:name="_Ref14692133"/>
      <w:r>
        <w:t xml:space="preserve">Figure </w:t>
      </w:r>
      <w:r w:rsidR="00C80E7D">
        <w:fldChar w:fldCharType="begin"/>
      </w:r>
      <w:r w:rsidR="00C80E7D">
        <w:instrText xml:space="preserve"> SEQ Figure \* ARABIC </w:instrText>
      </w:r>
      <w:r w:rsidR="00C80E7D">
        <w:fldChar w:fldCharType="separate"/>
      </w:r>
      <w:r w:rsidR="001313DF">
        <w:rPr>
          <w:noProof/>
        </w:rPr>
        <w:t>96</w:t>
      </w:r>
      <w:r w:rsidR="00C80E7D">
        <w:rPr>
          <w:noProof/>
        </w:rPr>
        <w:fldChar w:fldCharType="end"/>
      </w:r>
      <w:bookmarkEnd w:id="144"/>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2966" name="Picture 29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50907025" w:rsidR="008A66CD" w:rsidRDefault="008A66CD" w:rsidP="008A66CD">
      <w:pPr>
        <w:pStyle w:val="Caption"/>
      </w:pPr>
      <w:bookmarkStart w:id="145" w:name="_Ref14692142"/>
      <w:r>
        <w:t xml:space="preserve">Figure </w:t>
      </w:r>
      <w:r w:rsidR="00C80E7D">
        <w:fldChar w:fldCharType="begin"/>
      </w:r>
      <w:r w:rsidR="00C80E7D">
        <w:instrText xml:space="preserve"> SEQ Figure \* ARABIC </w:instrText>
      </w:r>
      <w:r w:rsidR="00C80E7D">
        <w:fldChar w:fldCharType="separate"/>
      </w:r>
      <w:r w:rsidR="001313DF">
        <w:rPr>
          <w:noProof/>
        </w:rPr>
        <w:t>97</w:t>
      </w:r>
      <w:r w:rsidR="00C80E7D">
        <w:rPr>
          <w:noProof/>
        </w:rPr>
        <w:fldChar w:fldCharType="end"/>
      </w:r>
      <w:bookmarkEnd w:id="145"/>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A0BC6EA" w14:textId="77777777" w:rsidR="00E977D6" w:rsidRDefault="00F42F1F" w:rsidP="00E977D6">
      <w:pPr>
        <w:keepNext/>
      </w:pPr>
      <w:r>
        <w:rPr>
          <w:noProof/>
        </w:rPr>
        <w:lastRenderedPageBreak/>
        <w:drawing>
          <wp:inline distT="0" distB="0" distL="0" distR="0" wp14:anchorId="74EB8E99" wp14:editId="23002572">
            <wp:extent cx="5943600" cy="4857750"/>
            <wp:effectExtent l="0" t="0" r="0" b="0"/>
            <wp:docPr id="2964" name="Picture 296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20DABDA6" w14:textId="5E97B6C7" w:rsidR="00E977D6" w:rsidRDefault="00E977D6" w:rsidP="00E977D6">
      <w:pPr>
        <w:pStyle w:val="Caption"/>
      </w:pPr>
      <w:bookmarkStart w:id="146" w:name="_Ref14692311"/>
      <w:r>
        <w:t xml:space="preserve">Figure </w:t>
      </w:r>
      <w:r w:rsidR="00C80E7D">
        <w:fldChar w:fldCharType="begin"/>
      </w:r>
      <w:r w:rsidR="00C80E7D">
        <w:instrText xml:space="preserve"> SEQ Figure \* ARABIC </w:instrText>
      </w:r>
      <w:r w:rsidR="00C80E7D">
        <w:fldChar w:fldCharType="separate"/>
      </w:r>
      <w:r w:rsidR="001313DF">
        <w:rPr>
          <w:noProof/>
        </w:rPr>
        <w:t>98</w:t>
      </w:r>
      <w:r w:rsidR="00C80E7D">
        <w:rPr>
          <w:noProof/>
        </w:rPr>
        <w:fldChar w:fldCharType="end"/>
      </w:r>
      <w:bookmarkEnd w:id="146"/>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DD2F399" w14:textId="77777777" w:rsidR="00907463" w:rsidRDefault="00F42F1F" w:rsidP="00907463">
      <w:pPr>
        <w:keepNext/>
      </w:pPr>
      <w:r>
        <w:rPr>
          <w:noProof/>
        </w:rPr>
        <w:lastRenderedPageBreak/>
        <w:drawing>
          <wp:inline distT="0" distB="0" distL="0" distR="0" wp14:anchorId="0BCA8C8E" wp14:editId="6331E03B">
            <wp:extent cx="5686425" cy="5057775"/>
            <wp:effectExtent l="0" t="0" r="9525"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7B80F2" w14:textId="6169B034" w:rsidR="00F42F1F" w:rsidRDefault="00907463" w:rsidP="00907463">
      <w:pPr>
        <w:pStyle w:val="Caption"/>
        <w:rPr>
          <w:u w:val="single"/>
        </w:rPr>
      </w:pPr>
      <w:r>
        <w:t xml:space="preserve">Figure </w:t>
      </w:r>
      <w:r w:rsidR="00C80E7D">
        <w:fldChar w:fldCharType="begin"/>
      </w:r>
      <w:r w:rsidR="00C80E7D">
        <w:instrText xml:space="preserve"> SEQ Figure \* ARABIC </w:instrText>
      </w:r>
      <w:r w:rsidR="00C80E7D">
        <w:fldChar w:fldCharType="separate"/>
      </w:r>
      <w:r w:rsidR="001313DF">
        <w:rPr>
          <w:noProof/>
        </w:rPr>
        <w:t>99</w:t>
      </w:r>
      <w:r w:rsidR="00C80E7D">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t>Total Phosphorus</w:t>
      </w:r>
      <w:r>
        <w:rPr>
          <w:noProof/>
        </w:rPr>
        <w:drawing>
          <wp:inline distT="0" distB="0" distL="0" distR="0" wp14:anchorId="19089CF8" wp14:editId="7FB5D250">
            <wp:extent cx="5943600" cy="371475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0FFCD201" w:rsidR="00FE6C29" w:rsidRDefault="00FE6C29" w:rsidP="00FE6C29">
      <w:pPr>
        <w:pStyle w:val="Caption"/>
      </w:pPr>
      <w:bookmarkStart w:id="147" w:name="_Ref14692229"/>
      <w:r>
        <w:t xml:space="preserve">Figure </w:t>
      </w:r>
      <w:r w:rsidR="00C80E7D">
        <w:fldChar w:fldCharType="begin"/>
      </w:r>
      <w:r w:rsidR="00C80E7D">
        <w:instrText xml:space="preserve"> SEQ Figure \* ARABIC </w:instrText>
      </w:r>
      <w:r w:rsidR="00C80E7D">
        <w:fldChar w:fldCharType="separate"/>
      </w:r>
      <w:r w:rsidR="001313DF">
        <w:rPr>
          <w:noProof/>
        </w:rPr>
        <w:t>100</w:t>
      </w:r>
      <w:r w:rsidR="00C80E7D">
        <w:rPr>
          <w:noProof/>
        </w:rPr>
        <w:fldChar w:fldCharType="end"/>
      </w:r>
      <w:bookmarkEnd w:id="147"/>
      <w:r>
        <w:t>. conditional plot of total phosphorus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6620C70A" w:rsidR="00304AB9" w:rsidRDefault="00304AB9" w:rsidP="00304AB9">
      <w:pPr>
        <w:pStyle w:val="Caption"/>
      </w:pPr>
      <w:bookmarkStart w:id="148" w:name="_Ref14692249"/>
      <w:r>
        <w:t xml:space="preserve">Figure </w:t>
      </w:r>
      <w:r w:rsidR="00C80E7D">
        <w:fldChar w:fldCharType="begin"/>
      </w:r>
      <w:r w:rsidR="00C80E7D">
        <w:instrText xml:space="preserve"> SEQ Figure \* ARABIC </w:instrText>
      </w:r>
      <w:r w:rsidR="00C80E7D">
        <w:fldChar w:fldCharType="separate"/>
      </w:r>
      <w:r w:rsidR="001313DF">
        <w:rPr>
          <w:noProof/>
        </w:rPr>
        <w:t>101</w:t>
      </w:r>
      <w:r w:rsidR="00C80E7D">
        <w:rPr>
          <w:noProof/>
        </w:rPr>
        <w:fldChar w:fldCharType="end"/>
      </w:r>
      <w:bookmarkEnd w:id="148"/>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EC65D45" w:rsidR="002E4FAC" w:rsidRDefault="002E4FAC" w:rsidP="002E4FAC">
      <w:pPr>
        <w:pStyle w:val="Caption"/>
      </w:pPr>
      <w:bookmarkStart w:id="149" w:name="_Ref14692273"/>
      <w:r>
        <w:t xml:space="preserve">Figure </w:t>
      </w:r>
      <w:r w:rsidR="00C80E7D">
        <w:fldChar w:fldCharType="begin"/>
      </w:r>
      <w:r w:rsidR="00C80E7D">
        <w:instrText xml:space="preserve"> SEQ Figure \* ARABIC </w:instrText>
      </w:r>
      <w:r w:rsidR="00C80E7D">
        <w:fldChar w:fldCharType="separate"/>
      </w:r>
      <w:r w:rsidR="001313DF">
        <w:rPr>
          <w:noProof/>
        </w:rPr>
        <w:t>102</w:t>
      </w:r>
      <w:r w:rsidR="00C80E7D">
        <w:rPr>
          <w:noProof/>
        </w:rPr>
        <w:fldChar w:fldCharType="end"/>
      </w:r>
      <w:bookmarkEnd w:id="149"/>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289FC74A" w:rsidR="008A66CD" w:rsidRDefault="008A66CD" w:rsidP="008A66CD">
      <w:pPr>
        <w:pStyle w:val="Caption"/>
      </w:pPr>
      <w:bookmarkStart w:id="150" w:name="_Ref14692287"/>
      <w:r>
        <w:t xml:space="preserve">Figure </w:t>
      </w:r>
      <w:r w:rsidR="00C80E7D">
        <w:fldChar w:fldCharType="begin"/>
      </w:r>
      <w:r w:rsidR="00C80E7D">
        <w:instrText xml:space="preserve"> SEQ Figure \* ARABIC </w:instrText>
      </w:r>
      <w:r w:rsidR="00C80E7D">
        <w:fldChar w:fldCharType="separate"/>
      </w:r>
      <w:r w:rsidR="001313DF">
        <w:rPr>
          <w:noProof/>
        </w:rPr>
        <w:t>103</w:t>
      </w:r>
      <w:r w:rsidR="00C80E7D">
        <w:rPr>
          <w:noProof/>
        </w:rPr>
        <w:fldChar w:fldCharType="end"/>
      </w:r>
      <w:bookmarkEnd w:id="150"/>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162D4B" w14:textId="77777777" w:rsidR="00E977D6" w:rsidRDefault="00F42F1F" w:rsidP="00E977D6">
      <w:pPr>
        <w:keepNext/>
        <w:tabs>
          <w:tab w:val="left" w:pos="2323"/>
        </w:tabs>
      </w:pPr>
      <w:r>
        <w:rPr>
          <w:noProof/>
        </w:rPr>
        <w:lastRenderedPageBreak/>
        <w:drawing>
          <wp:inline distT="0" distB="0" distL="0" distR="0" wp14:anchorId="5D855DC6" wp14:editId="78B0484D">
            <wp:extent cx="5943600" cy="485775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61D44380" w14:textId="457C4EE2" w:rsidR="00E977D6" w:rsidRPr="00E977D6" w:rsidRDefault="00E977D6" w:rsidP="00E977D6">
      <w:pPr>
        <w:pStyle w:val="Caption"/>
        <w:rPr>
          <w:b w:val="0"/>
          <w:bCs w:val="0"/>
        </w:rPr>
      </w:pPr>
      <w:bookmarkStart w:id="151" w:name="_Ref14692263"/>
      <w:r>
        <w:t xml:space="preserve">Figure </w:t>
      </w:r>
      <w:r w:rsidR="00C80E7D">
        <w:fldChar w:fldCharType="begin"/>
      </w:r>
      <w:r w:rsidR="00C80E7D">
        <w:instrText xml:space="preserve"> SEQ Figure \* ARABIC </w:instrText>
      </w:r>
      <w:r w:rsidR="00C80E7D">
        <w:fldChar w:fldCharType="separate"/>
      </w:r>
      <w:r w:rsidR="001313DF">
        <w:rPr>
          <w:noProof/>
        </w:rPr>
        <w:t>104</w:t>
      </w:r>
      <w:r w:rsidR="00C80E7D">
        <w:rPr>
          <w:noProof/>
        </w:rPr>
        <w:fldChar w:fldCharType="end"/>
      </w:r>
      <w:bookmarkEnd w:id="151"/>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31D24901" w14:textId="77777777" w:rsidR="00907463" w:rsidRDefault="00F42F1F" w:rsidP="00907463">
      <w:pPr>
        <w:keepNext/>
        <w:tabs>
          <w:tab w:val="left" w:pos="2323"/>
        </w:tabs>
      </w:pPr>
      <w:r>
        <w:rPr>
          <w:noProof/>
        </w:rPr>
        <w:lastRenderedPageBreak/>
        <w:drawing>
          <wp:inline distT="0" distB="0" distL="0" distR="0" wp14:anchorId="606B555C" wp14:editId="29AD2F6E">
            <wp:extent cx="5686425" cy="5057775"/>
            <wp:effectExtent l="0" t="0" r="9525" b="952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7DACD5" w14:textId="4DF6F6F8" w:rsidR="00F42F1F" w:rsidRDefault="00907463" w:rsidP="00907463">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105</w:t>
      </w:r>
      <w:r w:rsidR="00C80E7D">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01C8444D" w14:textId="2792BC6A" w:rsidR="00431253" w:rsidRDefault="00431253" w:rsidP="00431253"/>
    <w:p w14:paraId="46EDE9A4" w14:textId="77777777" w:rsidR="00D179BC" w:rsidRDefault="00D179BC" w:rsidP="006D21DA"/>
    <w:p w14:paraId="63E7A6D7" w14:textId="77777777" w:rsidR="00B80D07" w:rsidRDefault="00B80D07" w:rsidP="00EE3A51"/>
    <w:p w14:paraId="73D36F30" w14:textId="5B65543B" w:rsidR="00463B5C" w:rsidRDefault="00463B5C" w:rsidP="00463B5C">
      <w:pPr>
        <w:pStyle w:val="Heading2"/>
      </w:pPr>
      <w:r>
        <w:t>Discussion</w:t>
      </w:r>
      <w:bookmarkEnd w:id="84"/>
    </w:p>
    <w:p w14:paraId="1D2379B7" w14:textId="77777777" w:rsidR="0099061E" w:rsidRPr="00EA4EB4" w:rsidRDefault="0099061E" w:rsidP="0099061E">
      <w:r w:rsidRPr="00EA4EB4">
        <w:t>Nutrient questions:</w:t>
      </w:r>
    </w:p>
    <w:p w14:paraId="697006C0" w14:textId="366DD501" w:rsidR="001D1274" w:rsidRDefault="0099061E" w:rsidP="001D1274">
      <w:pPr>
        <w:pStyle w:val="ListParagraph"/>
        <w:numPr>
          <w:ilvl w:val="0"/>
          <w:numId w:val="21"/>
        </w:numPr>
      </w:pPr>
      <w:r w:rsidRPr="006C4891">
        <w:t>Are there differences in nutrients, chlorophyll, and organic carbon concentrations between the wetland and the exterior channel?</w:t>
      </w:r>
      <w:r w:rsidR="001D1274" w:rsidRPr="001D1274">
        <w:rPr>
          <w:highlight w:val="yellow"/>
        </w:rPr>
        <w:t xml:space="preserve"> </w:t>
      </w:r>
      <w:r w:rsidR="001D1274" w:rsidRPr="004762C9">
        <w:rPr>
          <w:highlight w:val="yellow"/>
        </w:rPr>
        <w:t>Blacklock had elevated chlorophyll-a concentrations but this may have been due to a reduced sample size at that site.</w:t>
      </w:r>
    </w:p>
    <w:p w14:paraId="48CF672C" w14:textId="6E86BC04" w:rsidR="0099061E" w:rsidRDefault="001D1274" w:rsidP="0099061E">
      <w:r>
        <w:lastRenderedPageBreak/>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Profiles of these trends are outlined individually for each constituent type in the</w:t>
      </w:r>
      <w:r>
        <w:t xml:space="preserve"> results and</w:t>
      </w:r>
      <w:r w:rsidR="0099061E">
        <w:t xml:space="preserve"> figures above. 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r w:rsidR="00864C76">
        <w:t>Chlorophyll</w:t>
      </w:r>
      <w:r w:rsidR="00597CB6">
        <w:t>-a (sonde) did not significantly differ within wetlands and in the exterior channels</w:t>
      </w:r>
      <w:r w:rsidR="00AA743B">
        <w:t xml:space="preserve"> (</w:t>
      </w:r>
      <w:r w:rsidR="00AA743B">
        <w:fldChar w:fldCharType="begin"/>
      </w:r>
      <w:r w:rsidR="00AA743B">
        <w:instrText xml:space="preserve"> REF _Ref14687549 \h </w:instrText>
      </w:r>
      <w:r w:rsidR="00AA743B">
        <w:fldChar w:fldCharType="separate"/>
      </w:r>
      <w:r w:rsidR="00AA743B">
        <w:t xml:space="preserve">Figure </w:t>
      </w:r>
      <w:r w:rsidR="00AA743B">
        <w:rPr>
          <w:noProof/>
        </w:rPr>
        <w:t>60</w:t>
      </w:r>
      <w:r w:rsidR="00AA743B">
        <w:fldChar w:fldCharType="end"/>
      </w:r>
      <w:r w:rsidR="00AA743B">
        <w:t>)</w:t>
      </w:r>
      <w:r w:rsidR="00597CB6">
        <w:t xml:space="preserve">. Chlorophyll-a, as measured using a YSI 6600, can be prone to instrument drift </w:t>
      </w:r>
      <w:r>
        <w:t>and are less accurate than newer instruments which may account for this.</w:t>
      </w:r>
      <w:r w:rsidR="00597CB6">
        <w:t xml:space="preserve"> The FRP group has begun to use YSI EXO2’s since this time, which may make data </w:t>
      </w:r>
      <w:r w:rsidR="00864C76">
        <w:t>more comparable</w:t>
      </w:r>
      <w:r w:rsidR="00597CB6">
        <w:t xml:space="preserve"> to that collected with discrete water sample grabs. </w:t>
      </w:r>
      <w:r w:rsidR="007D162A">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rsidR="007D162A">
        <w:t xml:space="preserve">DOP </w:t>
      </w:r>
      <w:r w:rsidR="008C0EB6">
        <w:t xml:space="preserve">and Total Phosphorus </w:t>
      </w:r>
      <w:r>
        <w:t xml:space="preserve">concentrations </w:t>
      </w:r>
      <w:r w:rsidR="008C0EB6">
        <w:t>were</w:t>
      </w:r>
      <w:r w:rsidR="007D162A">
        <w:t xml:space="preserve"> not significantly different in wetlands and their adjacent channels, </w:t>
      </w:r>
      <w:r w:rsidR="00864C76">
        <w:t>except for</w:t>
      </w:r>
      <w:r w:rsidR="007D162A">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rsidR="007D162A">
        <w:t xml:space="preserve">. Prospect </w:t>
      </w:r>
      <w:r w:rsidR="008C0EB6">
        <w:t xml:space="preserve">Island </w:t>
      </w:r>
      <w:r w:rsidR="007D162A">
        <w:t xml:space="preserve">is a muted tidal system with substantial vegetative </w:t>
      </w:r>
      <w:r w:rsidR="00864C76">
        <w:t>cover (</w:t>
      </w:r>
      <w:r w:rsidR="008C0EB6">
        <w:t>submerged and floating species)</w:t>
      </w:r>
      <w:r w:rsidR="007D162A">
        <w:t xml:space="preserve"> relative to open water</w:t>
      </w:r>
      <w:r w:rsidR="008C0EB6">
        <w:t xml:space="preserve"> whereas Lindsey Slough is a tidal slough, with greater water exchange and less macrophyte vegetation (primarily submerged species) relative to open water area</w:t>
      </w:r>
      <w:r w:rsidR="007D162A">
        <w:t xml:space="preserve">. Vegetative cover at </w:t>
      </w:r>
      <w:r w:rsidR="008C0EB6">
        <w:t>Prospect Island</w:t>
      </w:r>
      <w:r w:rsidR="007D162A">
        <w:t xml:space="preserve">, in addition to the small breach, contribute to it having higher residence time than a channelized habitat such as Lindsey Slough; this likely results in the depletion of DOP </w:t>
      </w:r>
      <w:r w:rsidR="008C0EB6">
        <w:t xml:space="preserve">and total Phosphorus </w:t>
      </w:r>
      <w:r w:rsidR="007D162A">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t>e upstream</w:t>
      </w:r>
      <w:r w:rsidR="003757FC">
        <w:t xml:space="preserve"> </w:t>
      </w:r>
      <w:r w:rsidR="00597CB6">
        <w:t>water source in the Lindsey Slough area</w:t>
      </w:r>
      <w:r>
        <w:t xml:space="preserve"> comes from protected land</w:t>
      </w:r>
      <w:r w:rsidR="00597CB6">
        <w:t xml:space="preserve">, whereas those for Prospect Island include agricultural land, which can be a source of excess phosphorus. </w:t>
      </w:r>
      <w:r w:rsidR="007D162A">
        <w:t xml:space="preserve">Other wetlands, with a more substantial water exchange, are likely to be experiencing similar transformations of DOP, but this is not measurable to the relatively higher rates of water exchange into and out of the wetlands. </w:t>
      </w:r>
    </w:p>
    <w:p w14:paraId="57B5D687" w14:textId="77777777" w:rsidR="0099061E" w:rsidRDefault="0099061E" w:rsidP="0099061E">
      <w:pPr>
        <w:pStyle w:val="ListParagraph"/>
        <w:numPr>
          <w:ilvl w:val="0"/>
          <w:numId w:val="21"/>
        </w:numPr>
      </w:pPr>
      <w:r w:rsidRPr="006C4891">
        <w:t xml:space="preserve">Are </w:t>
      </w:r>
      <w:commentRangeStart w:id="152"/>
      <w:r w:rsidRPr="006C4891">
        <w:t>nutrients limiting phytoplankton production?</w:t>
      </w:r>
      <w:commentRangeEnd w:id="152"/>
      <w:r>
        <w:rPr>
          <w:rStyle w:val="CommentReference"/>
        </w:rPr>
        <w:commentReference w:id="152"/>
      </w:r>
    </w:p>
    <w:p w14:paraId="75F3E72F" w14:textId="670CE24D" w:rsidR="0099061E" w:rsidRPr="006C4891" w:rsidRDefault="0099061E" w:rsidP="0099061E">
      <w:r>
        <w:t xml:space="preserve">A complete assessment of this question would require more than a single </w:t>
      </w:r>
      <w:r w:rsidR="00864C76">
        <w:t>year’s</w:t>
      </w:r>
      <w:r>
        <w:t xml:space="preserve"> collections. We found concentrations of phytoplankton at each wetland to be within the norm found in the Delta at large. It does not </w:t>
      </w:r>
      <w:r w:rsidR="00864C76">
        <w:t>appear</w:t>
      </w:r>
      <w:r>
        <w:t xml:space="preserve"> that the wetland sites or their adjacent channels were substantially nutrient limited. </w:t>
      </w:r>
    </w:p>
    <w:p w14:paraId="28F8F6BA" w14:textId="77777777" w:rsidR="0099061E" w:rsidRDefault="0099061E" w:rsidP="0099061E">
      <w:pPr>
        <w:pStyle w:val="ListParagraph"/>
        <w:numPr>
          <w:ilvl w:val="0"/>
          <w:numId w:val="21"/>
        </w:numPr>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10B3E6FC" w14:textId="72E4A0BB" w:rsidR="00A27634" w:rsidRPr="007F0AF7" w:rsidRDefault="00A27634" w:rsidP="001A4BBD">
      <w:pPr>
        <w:pStyle w:val="Heading1"/>
        <w:rPr>
          <w:rFonts w:ascii="Times New Roman" w:hAnsi="Times New Roman" w:cs="Times New Roman"/>
        </w:rPr>
      </w:pPr>
      <w:bookmarkStart w:id="153"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153"/>
    </w:p>
    <w:p w14:paraId="1B0CD8AE" w14:textId="05AE1099" w:rsidR="003918A8" w:rsidRDefault="003918A8" w:rsidP="003918A8">
      <w:pPr>
        <w:pStyle w:val="Heading2"/>
      </w:pPr>
      <w:bookmarkStart w:id="154" w:name="_Toc12951175"/>
      <w:r>
        <w:t>Introduction</w:t>
      </w:r>
      <w:bookmarkEnd w:id="154"/>
    </w:p>
    <w:p w14:paraId="76FDEBDF" w14:textId="76A22CE0" w:rsidR="003918A8" w:rsidRDefault="003918A8" w:rsidP="003918A8">
      <w:pPr>
        <w:pStyle w:val="Heading3"/>
      </w:pPr>
      <w:bookmarkStart w:id="155" w:name="_Toc12951176"/>
      <w:r>
        <w:t>ARIS Sonar</w:t>
      </w:r>
      <w:bookmarkEnd w:id="155"/>
    </w:p>
    <w:p w14:paraId="17C33FC2" w14:textId="77777777" w:rsidR="006D0D0D" w:rsidRPr="00E75E62" w:rsidRDefault="006D0D0D" w:rsidP="006D0D0D">
      <w:pPr>
        <w:rPr>
          <w:rFonts w:ascii="Times New Roman" w:hAnsi="Times New Roman"/>
          <w:sz w:val="24"/>
        </w:rPr>
      </w:pPr>
      <w:r w:rsidRPr="00E75E62">
        <w:rPr>
          <w:rFonts w:ascii="Times New Roman" w:hAnsi="Times New Roman"/>
          <w:sz w:val="24"/>
        </w:rPr>
        <w:t>Project Component Lead: Dave Contreras</w:t>
      </w:r>
    </w:p>
    <w:p w14:paraId="4B027970" w14:textId="6EBD80AA" w:rsidR="00E86C5D" w:rsidRDefault="00E86C5D" w:rsidP="003A5694">
      <w:r>
        <w:lastRenderedPageBreak/>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t xml:space="preserve"> effective</w:t>
      </w:r>
      <w:r>
        <w:t xml:space="preserve"> electrofishing and gill net sampling techniques are, and whether particular biases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3871B012" w:rsidR="003A5694" w:rsidRDefault="00253860" w:rsidP="003A5694">
      <w:pPr>
        <w:pStyle w:val="Heading3"/>
      </w:pPr>
      <w:r w:rsidRPr="00253860">
        <w:t>Algae/Phytoplankton</w:t>
      </w:r>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581E7710"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0FEE91A" w14:textId="77777777" w:rsidR="006D0D0D" w:rsidRDefault="006D0D0D" w:rsidP="006D0D0D">
      <w:pPr>
        <w:pStyle w:val="Heading3"/>
      </w:pPr>
      <w:r>
        <w:t>Submerged Aquatic Vegetation</w:t>
      </w:r>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55631CC6"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 </w:instrText>
      </w:r>
      <w:r>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DATA </w:instrText>
      </w:r>
      <w:r>
        <w:rPr>
          <w:rFonts w:cs="Times New Roman"/>
        </w:rPr>
      </w:r>
      <w:r>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36E923B1" w:rsidR="00A27634" w:rsidRDefault="00253860" w:rsidP="001A4BBD">
      <w:pPr>
        <w:pStyle w:val="ListParagraph"/>
        <w:numPr>
          <w:ilvl w:val="0"/>
          <w:numId w:val="19"/>
        </w:numPr>
        <w:rPr>
          <w:rStyle w:val="fontstyle01"/>
        </w:rPr>
      </w:pPr>
      <w:r>
        <w:rPr>
          <w:rStyle w:val="fontstyle01"/>
        </w:rPr>
        <w:lastRenderedPageBreak/>
        <w:t>What is the relative contribution of different types of algae to the phytoplankton in wetland channels versus major channels?</w:t>
      </w:r>
    </w:p>
    <w:p w14:paraId="15C9AA90" w14:textId="77777777" w:rsidR="004469B2" w:rsidRPr="004469B2" w:rsidRDefault="004469B2" w:rsidP="004469B2">
      <w:pPr>
        <w:pStyle w:val="ListParagraph"/>
        <w:numPr>
          <w:ilvl w:val="0"/>
          <w:numId w:val="19"/>
        </w:numPr>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77777777" w:rsidR="004469B2" w:rsidRPr="004469B2" w:rsidRDefault="004469B2" w:rsidP="004469B2">
      <w:pPr>
        <w:pStyle w:val="ListParagraph"/>
        <w:numPr>
          <w:ilvl w:val="0"/>
          <w:numId w:val="20"/>
        </w:numPr>
        <w:rPr>
          <w:rFonts w:ascii="Calibri" w:hAnsi="Calibri" w:cs="Calibri"/>
          <w:color w:val="000000"/>
        </w:rPr>
      </w:pPr>
      <w:r w:rsidRPr="004469B2">
        <w:rPr>
          <w:rFonts w:ascii="Calibri" w:hAnsi="Calibri" w:cs="Calibri"/>
          <w:color w:val="000000"/>
        </w:rPr>
        <w:t>Hypothesis: Seasonal patterns in peak biomass will vary by AV species and type. (P11)</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018D946C" w14:textId="77777777" w:rsidR="00397FC0" w:rsidRDefault="00397FC0" w:rsidP="00397FC0">
      <w:pPr>
        <w:pStyle w:val="Body"/>
        <w:spacing w:after="0"/>
        <w:rPr>
          <w:rFonts w:ascii="Times New Roman" w:hAnsi="Times New Roman"/>
          <w:sz w:val="24"/>
          <w:szCs w:val="24"/>
        </w:rPr>
      </w:pPr>
    </w:p>
    <w:p w14:paraId="2F8392EE"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Sonar w/Biobase</w:t>
      </w:r>
    </w:p>
    <w:p w14:paraId="65A887EE" w14:textId="3C5C30B7" w:rsidR="00397FC0" w:rsidRDefault="009A6900" w:rsidP="00397FC0">
      <w:pPr>
        <w:pStyle w:val="Body"/>
        <w:rPr>
          <w:rFonts w:ascii="Times New Roman" w:hAnsi="Times New Roman" w:cs="Times New Roman"/>
          <w:sz w:val="24"/>
          <w:szCs w:val="24"/>
        </w:rPr>
      </w:pPr>
      <w:r>
        <w:rPr>
          <w:rFonts w:ascii="Times New Roman" w:hAnsi="Times New Roman" w:cs="Times New Roman"/>
          <w:sz w:val="24"/>
          <w:szCs w:val="24"/>
        </w:rPr>
        <w:t xml:space="preserve">Sampling of submerged vegetation using boat-mounted sonar devices has been going on for decades in non-tidal water bodies </w:t>
      </w:r>
      <w:r w:rsidR="00077AC7">
        <w:rPr>
          <w:rFonts w:ascii="Times New Roman" w:hAnsi="Times New Roman" w:cs="Times New Roman"/>
          <w:sz w:val="24"/>
          <w:szCs w:val="24"/>
        </w:rPr>
        <w:fldChar w:fldCharType="begin"/>
      </w:r>
      <w:r w:rsidR="00077AC7">
        <w:rPr>
          <w:rFonts w:ascii="Times New Roman" w:hAnsi="Times New Roman" w:cs="Times New Roman"/>
          <w:sz w:val="24"/>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sidR="00077AC7">
        <w:rPr>
          <w:rFonts w:ascii="Times New Roman" w:hAnsi="Times New Roman" w:cs="Times New Roman"/>
          <w:sz w:val="24"/>
          <w:szCs w:val="24"/>
        </w:rPr>
        <w:fldChar w:fldCharType="separate"/>
      </w:r>
      <w:r w:rsidR="00077AC7">
        <w:rPr>
          <w:rFonts w:ascii="Times New Roman" w:hAnsi="Times New Roman" w:cs="Times New Roman"/>
          <w:noProof/>
          <w:sz w:val="24"/>
          <w:szCs w:val="24"/>
        </w:rPr>
        <w:t>(Duarte 1987; Radomski and Holbrook 2015)</w:t>
      </w:r>
      <w:r w:rsidR="00077AC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1F38">
        <w:rPr>
          <w:rFonts w:ascii="Times New Roman" w:hAnsi="Times New Roman" w:cs="Times New Roman"/>
          <w:sz w:val="24"/>
          <w:szCs w:val="24"/>
        </w:rPr>
        <w:t xml:space="preserve">They function by sending sonar waves down from the hull of the boat, through submerged vegetation, to the benthos, where the </w:t>
      </w:r>
      <w:r w:rsidR="00864C76">
        <w:rPr>
          <w:rFonts w:ascii="Times New Roman" w:hAnsi="Times New Roman" w:cs="Times New Roman"/>
          <w:sz w:val="24"/>
          <w:szCs w:val="24"/>
        </w:rPr>
        <w:t>signal</w:t>
      </w:r>
      <w:r w:rsidR="00611F38">
        <w:rPr>
          <w:rFonts w:ascii="Times New Roman" w:hAnsi="Times New Roman" w:cs="Times New Roman"/>
          <w:sz w:val="24"/>
          <w:szCs w:val="24"/>
        </w:rPr>
        <w:t xml:space="preserve"> is </w:t>
      </w:r>
      <w:r w:rsidR="00864C76">
        <w:rPr>
          <w:rFonts w:ascii="Times New Roman" w:hAnsi="Times New Roman" w:cs="Times New Roman"/>
          <w:sz w:val="24"/>
          <w:szCs w:val="24"/>
        </w:rPr>
        <w:t>reflected</w:t>
      </w:r>
      <w:r w:rsidR="00611F38">
        <w:rPr>
          <w:rFonts w:ascii="Times New Roman" w:hAnsi="Times New Roman" w:cs="Times New Roman"/>
          <w:sz w:val="24"/>
          <w:szCs w:val="24"/>
        </w:rPr>
        <w:t xml:space="preserve"> to the boat mounted sensor. In tidal areas, the data resulting from such sensors must be adjusted to account for the tidal stage at the time of sampling</w:t>
      </w:r>
      <w:r w:rsidR="00F15F3D">
        <w:rPr>
          <w:rFonts w:ascii="Times New Roman" w:hAnsi="Times New Roman" w:cs="Times New Roman"/>
          <w:sz w:val="24"/>
          <w:szCs w:val="24"/>
        </w:rPr>
        <w:t xml:space="preserve">                                                                                                         </w:t>
      </w:r>
      <w:r w:rsidR="00F15F3D">
        <w:rPr>
          <w:rFonts w:ascii="Times New Roman" w:hAnsi="Times New Roman" w:cs="Times New Roman"/>
          <w:sz w:val="24"/>
          <w:szCs w:val="24"/>
        </w:rPr>
        <w:fldChar w:fldCharType="begin"/>
      </w:r>
      <w:r w:rsidR="00F15F3D">
        <w:rPr>
          <w:rFonts w:ascii="Times New Roman" w:hAnsi="Times New Roman" w:cs="Times New Roman"/>
          <w:sz w:val="24"/>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sidR="00F15F3D">
        <w:rPr>
          <w:rFonts w:ascii="Times New Roman" w:hAnsi="Times New Roman" w:cs="Times New Roman"/>
          <w:sz w:val="24"/>
          <w:szCs w:val="24"/>
        </w:rPr>
        <w:fldChar w:fldCharType="separate"/>
      </w:r>
      <w:r w:rsidR="00F15F3D">
        <w:rPr>
          <w:rFonts w:ascii="Times New Roman" w:hAnsi="Times New Roman" w:cs="Times New Roman"/>
          <w:noProof/>
          <w:sz w:val="24"/>
          <w:szCs w:val="24"/>
        </w:rPr>
        <w:t>(Orlando et al. 2013)</w:t>
      </w:r>
      <w:r w:rsidR="00F15F3D">
        <w:rPr>
          <w:rFonts w:ascii="Times New Roman" w:hAnsi="Times New Roman" w:cs="Times New Roman"/>
          <w:sz w:val="24"/>
          <w:szCs w:val="24"/>
        </w:rPr>
        <w:fldChar w:fldCharType="end"/>
      </w:r>
      <w:r w:rsidR="00611F38">
        <w:rPr>
          <w:rFonts w:ascii="Times New Roman" w:hAnsi="Times New Roman" w:cs="Times New Roman"/>
          <w:sz w:val="24"/>
          <w:szCs w:val="24"/>
        </w:rPr>
        <w:t xml:space="preserve">.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w:t>
      </w:r>
      <w:r w:rsidR="00864C76">
        <w:rPr>
          <w:rFonts w:ascii="Times New Roman" w:hAnsi="Times New Roman" w:cs="Times New Roman"/>
          <w:sz w:val="24"/>
          <w:szCs w:val="24"/>
        </w:rPr>
        <w:t>Estuary</w:t>
      </w:r>
      <w:r w:rsidR="00611F38">
        <w:rPr>
          <w:rFonts w:ascii="Times New Roman" w:hAnsi="Times New Roman" w:cs="Times New Roman"/>
          <w:sz w:val="24"/>
          <w:szCs w:val="24"/>
        </w:rPr>
        <w:t xml:space="preserve"> and Delta, at tidal wetlands, without accurate tidal data, we do not suggest the use of such devices. </w:t>
      </w:r>
    </w:p>
    <w:p w14:paraId="7A36806E" w14:textId="77777777" w:rsidR="003A5694" w:rsidRPr="003A5694" w:rsidRDefault="003A5694" w:rsidP="003A5694"/>
    <w:p w14:paraId="378C6FA3" w14:textId="77777777" w:rsidR="00A27634" w:rsidRPr="0064488F" w:rsidRDefault="00A27634" w:rsidP="003918A8">
      <w:pPr>
        <w:pStyle w:val="Heading3"/>
      </w:pPr>
      <w:bookmarkStart w:id="156" w:name="_Toc12951177"/>
      <w:r w:rsidRPr="0064488F">
        <w:t xml:space="preserve">ARIS Evaluation </w:t>
      </w:r>
      <w:r w:rsidR="00674BAC">
        <w:t>o</w:t>
      </w:r>
      <w:r w:rsidRPr="0064488F">
        <w:t>f Boat Electrofisher and Gill Net</w:t>
      </w:r>
      <w:bookmarkEnd w:id="156"/>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the site will be electrofished.</w:t>
      </w:r>
      <w:r>
        <w:rPr>
          <w:rFonts w:cs="Times New Roman"/>
        </w:rPr>
        <w:t xml:space="preserve"> </w:t>
      </w:r>
      <w:r>
        <w:t>A</w:t>
      </w:r>
      <w:r w:rsidRPr="0064488F">
        <w:t xml:space="preserve"> Smith-Root electrofishing vessel with a 5.0 GPP electrofisher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stand on the bow of the vessel operating a foot pedal, using 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lastRenderedPageBreak/>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16253681" w14:textId="77777777" w:rsidR="001823BA" w:rsidRDefault="001823BA" w:rsidP="001823BA">
      <w:pPr>
        <w:pStyle w:val="Heading3"/>
      </w:pPr>
      <w:bookmarkStart w:id="157" w:name="_Ref12454928"/>
      <w:bookmarkStart w:id="158" w:name="_Toc12951178"/>
      <w:r>
        <w:t>SAV survey techniques</w:t>
      </w:r>
      <w:bookmarkEnd w:id="157"/>
      <w:bookmarkEnd w:id="158"/>
    </w:p>
    <w:p w14:paraId="2CA8AB49" w14:textId="77777777" w:rsidR="001823BA" w:rsidRDefault="001823BA" w:rsidP="001823BA">
      <w:pPr>
        <w:pStyle w:val="Body"/>
        <w:spacing w:after="0"/>
        <w:rPr>
          <w:rFonts w:ascii="Times New Roman" w:hAnsi="Times New Roman"/>
          <w:sz w:val="24"/>
          <w:szCs w:val="24"/>
        </w:rPr>
      </w:pPr>
      <w:r>
        <w:rPr>
          <w:rFonts w:ascii="Times New Roman" w:hAnsi="Times New Roman"/>
          <w:sz w:val="24"/>
          <w:szCs w:val="24"/>
        </w:rPr>
        <w:t>Rake collections</w:t>
      </w:r>
    </w:p>
    <w:p w14:paraId="5DBFE0BE" w14:textId="0B221BE9"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g1MDwvUmVjTnVtPjxEaXNwbGF5VGV4dD4oSGVzdGlyIGV0IGFsLiAyMDA4KTwvRGlz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</w:fldData>
        </w:fldChar>
      </w:r>
      <w:r w:rsidR="004B0180">
        <w:instrText xml:space="preserve"> ADDIN EN.CITE </w:instrText>
      </w:r>
      <w:r w:rsidR="004B0180">
        <w:fldChar w:fldCharType="begin">
          <w:fldData xml:space="preserve">PEVuZE5vdGU+PENpdGU+PEF1dGhvcj5IZXN0aXI8L0F1dGhvcj48WWVhcj4yMDA4PC9ZZWFyPjxS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</w:fldData>
        </w:fldChar>
      </w:r>
      <w:r w:rsidR="004B0180">
        <w:instrText xml:space="preserve"> ADDIN EN.CITE.DATA </w:instrText>
      </w:r>
      <w:r w:rsidR="004B0180">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U5ODwvUmVjTnVtPjxEaXNwbGF5VGV4dD4oRHVyYW5kIGV0IGFsLiAyMDE2KTwvRGlz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==
</w:fldData>
        </w:fldChar>
      </w:r>
      <w:r w:rsidR="004B0180">
        <w:rPr>
          <w:rFonts w:eastAsia="Times New Roman" w:cs="Times New Roman"/>
        </w:rPr>
        <w:instrText xml:space="preserve"> ADDIN EN.CITE </w:instrText>
      </w:r>
      <w:r w:rsidR="004B0180">
        <w:rPr>
          <w:rFonts w:eastAsia="Times New Roman" w:cs="Times New Roman"/>
        </w:rPr>
        <w:fldChar w:fldCharType="begin">
          <w:fldData xml:space="preserve">PEVuZE5vdGU+PENpdGU+PEF1dGhvcj5EdXJhbmQ8L0F1dGhvcj48WWVhcj4yMDE2PC9ZZWFyPjxS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==
</w:fldData>
        </w:fldChar>
      </w:r>
      <w:r w:rsidR="004B0180">
        <w:rPr>
          <w:rFonts w:eastAsia="Times New Roman" w:cs="Times New Roman"/>
        </w:rPr>
        <w:instrText xml:space="preserve"> ADDIN EN.CITE.DATA </w:instrText>
      </w:r>
      <w:r w:rsidR="004B0180">
        <w:rPr>
          <w:rFonts w:eastAsia="Times New Roman" w:cs="Times New Roman"/>
        </w:rPr>
      </w:r>
      <w:r w:rsidR="004B0180">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251DAEF8" w14:textId="77777777" w:rsidR="001823BA" w:rsidRDefault="001823BA" w:rsidP="001823BA">
      <w:pPr>
        <w:rPr>
          <w:rFonts w:eastAsia="Times New Roman" w:cs="Times New Roman"/>
        </w:rPr>
      </w:pPr>
      <w:r>
        <w:rPr>
          <w:noProof/>
        </w:rPr>
        <w:lastRenderedPageBreak/>
        <mc:AlternateContent>
          <mc:Choice Requires="wpg">
            <w:drawing>
              <wp:inline distT="0" distB="0" distL="0" distR="0" wp14:anchorId="6FE4F855" wp14:editId="3E17CC9D">
                <wp:extent cx="5943600" cy="2689860"/>
                <wp:effectExtent l="0" t="0" r="0" b="0"/>
                <wp:docPr id="1073741914" name="Group 1073741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15" name="Picture 1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16"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41"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42" o:title=""/>
                </v:shape>
                <w10:anchorlock/>
              </v:group>
            </w:pict>
          </mc:Fallback>
        </mc:AlternateContent>
      </w:r>
    </w:p>
    <w:p w14:paraId="7ECE20AE" w14:textId="4C69BCE1" w:rsidR="001823BA" w:rsidRDefault="001823BA" w:rsidP="001823BA">
      <w:pPr>
        <w:pStyle w:val="Caption"/>
        <w:rPr>
          <w:rFonts w:eastAsia="Times New Roman" w:cs="Times New Roman"/>
          <w:sz w:val="24"/>
          <w:szCs w:val="24"/>
        </w:rPr>
      </w:pPr>
      <w:bookmarkStart w:id="159" w:name="_Ref515513903"/>
      <w:commentRangeStart w:id="160"/>
      <w:r>
        <w:t xml:space="preserve">Figure </w:t>
      </w:r>
      <w:r>
        <w:fldChar w:fldCharType="begin"/>
      </w:r>
      <w:r>
        <w:rPr>
          <w:noProof/>
        </w:rPr>
        <w:instrText xml:space="preserve"> SEQ Figure \* ARABIC </w:instrText>
      </w:r>
      <w:r>
        <w:fldChar w:fldCharType="separate"/>
      </w:r>
      <w:r w:rsidR="001313DF">
        <w:rPr>
          <w:noProof/>
        </w:rPr>
        <w:t>106</w:t>
      </w:r>
      <w:r>
        <w:fldChar w:fldCharType="end"/>
      </w:r>
      <w:bookmarkEnd w:id="159"/>
      <w:r>
        <w:t xml:space="preserve">. </w:t>
      </w:r>
      <w:commentRangeEnd w:id="160"/>
      <w:r>
        <w:rPr>
          <w:rStyle w:val="CommentReference"/>
          <w:smallCaps w:val="0"/>
        </w:rPr>
        <w:commentReference w:id="160"/>
      </w:r>
      <w:r>
        <w:rPr>
          <w:b w:val="0"/>
          <w:color w:val="auto"/>
        </w:rPr>
        <w:t>Sampling layout at a model wetland site. Green squares represent RANDOMLY-SELECTED sampling quadrats and Xs represent sample replicates within the quadrat.</w:t>
      </w:r>
      <w:r w:rsidR="00C1542A">
        <w:rPr>
          <w:b w:val="0"/>
          <w:color w:val="auto"/>
        </w:rPr>
        <w:t xml:space="preserve"> Note, figure depicts the highest number of replicates planned. </w:t>
      </w:r>
    </w:p>
    <w:p w14:paraId="44C8A314" w14:textId="77777777" w:rsidR="001823BA" w:rsidRDefault="001823BA" w:rsidP="001823BA">
      <w:pPr>
        <w:keepNext/>
        <w:rPr>
          <w:rFonts w:eastAsia="Times New Roman" w:cs="Times New Roman"/>
        </w:rPr>
      </w:pPr>
    </w:p>
    <w:p w14:paraId="60251772" w14:textId="7C5EFBF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A14171">
        <w:rPr>
          <w:rFonts w:eastAsia="Times New Roman" w:cs="Times New Roman"/>
        </w:rPr>
        <w:fldChar w:fldCharType="begin"/>
      </w:r>
      <w:r w:rsidR="00A14171">
        <w:rPr>
          <w:rFonts w:eastAsia="Times New Roman" w:cs="Times New Roman"/>
        </w:rPr>
        <w:instrText xml:space="preserve"> REF _Ref515513903 \h </w:instrText>
      </w:r>
      <w:r w:rsidR="00A14171">
        <w:rPr>
          <w:rFonts w:eastAsia="Times New Roman" w:cs="Times New Roman"/>
        </w:rPr>
      </w:r>
      <w:r w:rsidR="00A14171">
        <w:rPr>
          <w:rFonts w:eastAsia="Times New Roman" w:cs="Times New Roman"/>
        </w:rPr>
        <w:fldChar w:fldCharType="separate"/>
      </w:r>
      <w:r w:rsidR="00A14171">
        <w:t xml:space="preserve">Figure </w:t>
      </w:r>
      <w:r w:rsidR="00A14171">
        <w:rPr>
          <w:noProof/>
        </w:rPr>
        <w:t>106</w:t>
      </w:r>
      <w:r w:rsidR="00A14171">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A14171">
        <w:t xml:space="preserve">Table </w:t>
      </w:r>
      <w:r w:rsidR="00A14171">
        <w:rPr>
          <w:noProof/>
        </w:rPr>
        <w:t>17</w:t>
      </w:r>
      <w:r w:rsidR="00A14171">
        <w:rPr>
          <w:rFonts w:eastAsia="Times New Roman" w:cs="Times New Roman"/>
        </w:rPr>
        <w:fldChar w:fldCharType="end"/>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identifaction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All sites were sampled in March 2018, three in August, 2018, and two each for October, 2018 and January, 2019 (</w:t>
      </w:r>
      <w:r w:rsidR="00A14171">
        <w:rPr>
          <w:rFonts w:eastAsia="Times New Roman" w:cs="Times New Roman"/>
        </w:rPr>
        <w:fldChar w:fldCharType="begin"/>
      </w:r>
      <w:r w:rsidR="00A14171">
        <w:rPr>
          <w:rFonts w:eastAsia="Times New Roman" w:cs="Times New Roman"/>
        </w:rPr>
        <w:instrText xml:space="preserve"> REF _Ref14696253 \h </w:instrText>
      </w:r>
      <w:r w:rsidR="00A14171">
        <w:rPr>
          <w:rFonts w:eastAsia="Times New Roman" w:cs="Times New Roman"/>
        </w:rPr>
      </w:r>
      <w:r w:rsidR="00A14171">
        <w:rPr>
          <w:rFonts w:eastAsia="Times New Roman" w:cs="Times New Roman"/>
        </w:rPr>
        <w:fldChar w:fldCharType="separate"/>
      </w:r>
      <w:r w:rsidR="00A14171" w:rsidRPr="00A14171">
        <w:t xml:space="preserve">Table </w:t>
      </w:r>
      <w:r w:rsidR="00A14171" w:rsidRPr="00A14171">
        <w:rPr>
          <w:noProof/>
        </w:rPr>
        <w:t>18</w:t>
      </w:r>
      <w:r w:rsidR="00A14171">
        <w:rPr>
          <w:rFonts w:eastAsia="Times New Roman" w:cs="Times New Roman"/>
        </w:rPr>
        <w:fldChar w:fldCharType="end"/>
      </w:r>
      <w:r>
        <w:rPr>
          <w:rFonts w:eastAsia="Times New Roman" w:cs="Times New Roman"/>
        </w:rPr>
        <w:t xml:space="preserve">).  </w:t>
      </w:r>
    </w:p>
    <w:p w14:paraId="667B795B" w14:textId="7711C456" w:rsidR="00A14171" w:rsidRDefault="00A14171" w:rsidP="00A14171">
      <w:pPr>
        <w:pStyle w:val="Caption"/>
        <w:keepNext/>
      </w:pPr>
      <w:bookmarkStart w:id="161" w:name="_Ref14696193"/>
      <w:r>
        <w:t xml:space="preserve">Table </w:t>
      </w:r>
      <w:r w:rsidR="00C80E7D">
        <w:fldChar w:fldCharType="begin"/>
      </w:r>
      <w:r w:rsidR="00C80E7D">
        <w:instrText xml:space="preserve"> SEQ Table \* ARABIC </w:instrText>
      </w:r>
      <w:r w:rsidR="00C80E7D">
        <w:fldChar w:fldCharType="separate"/>
      </w:r>
      <w:r w:rsidR="00D2605C">
        <w:rPr>
          <w:noProof/>
        </w:rPr>
        <w:t>16</w:t>
      </w:r>
      <w:r w:rsidR="00C80E7D">
        <w:rPr>
          <w:noProof/>
        </w:rPr>
        <w:fldChar w:fldCharType="end"/>
      </w:r>
      <w:bookmarkEnd w:id="161"/>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lastRenderedPageBreak/>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162" w:name="_Toc415212245"/>
      <w:bookmarkStart w:id="163" w:name="_Toc433352594"/>
      <w:bookmarkStart w:id="164" w:name="_Toc12951179"/>
      <w:r w:rsidRPr="00E170EA">
        <w:t>Analysis</w:t>
      </w:r>
      <w:bookmarkEnd w:id="162"/>
      <w:bookmarkEnd w:id="163"/>
      <w:bookmarkEnd w:id="164"/>
    </w:p>
    <w:p w14:paraId="0B7B0F61" w14:textId="79D8C769"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2C8BA5E1" w14:textId="2EB38830"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cpmposition was assessed using </w:t>
      </w:r>
      <w:commentRangeStart w:id="165"/>
      <w:r w:rsidR="00F817B0">
        <w:rPr>
          <w:rFonts w:ascii="Calibri" w:eastAsia="Times New Roman" w:hAnsi="Calibri" w:cs="Times New Roman"/>
        </w:rPr>
        <w:t xml:space="preserve">PERMANOVA </w:t>
      </w:r>
      <w:commentRangeEnd w:id="165"/>
      <w:r w:rsidR="00F817B0">
        <w:rPr>
          <w:rStyle w:val="CommentReference"/>
        </w:rPr>
        <w:commentReference w:id="165"/>
      </w:r>
      <w:r w:rsidR="00F817B0">
        <w:rPr>
          <w:rFonts w:ascii="Calibri" w:eastAsia="Times New Roman" w:hAnsi="Calibri" w:cs="Times New Roman"/>
        </w:rPr>
        <w:t xml:space="preserve">with the R package, 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attional information regarding species composition, a random subsection of the transects used to compute qudrat level data were assess using the same PERMANOVA techniques. </w:t>
      </w:r>
    </w:p>
    <w:p w14:paraId="4C20BC13" w14:textId="183C56FC" w:rsidR="00C0435E" w:rsidRDefault="00AE09A7" w:rsidP="00AE09A7">
      <w:pPr>
        <w:pStyle w:val="Heading2"/>
      </w:pPr>
      <w:bookmarkStart w:id="166" w:name="_Toc12951180"/>
      <w:r>
        <w:t>Results</w:t>
      </w:r>
      <w:bookmarkEnd w:id="166"/>
    </w:p>
    <w:p w14:paraId="21852D47" w14:textId="37F81D1B" w:rsidR="00ED13D2" w:rsidRDefault="00B97F15" w:rsidP="00397FC0">
      <w:bookmarkStart w:id="167" w:name="_Hlk14086623"/>
      <w:r>
        <w:t xml:space="preserve">The spatial distribution of vegetative species and their associated biomass can be seen in </w:t>
      </w:r>
      <w:r w:rsidR="00CA7DB5">
        <w:fldChar w:fldCharType="begin"/>
      </w:r>
      <w:r w:rsidR="00CA7DB5">
        <w:instrText xml:space="preserve"> REF _Ref14701605 \h </w:instrText>
      </w:r>
      <w:r w:rsidR="00CA7DB5">
        <w:fldChar w:fldCharType="separate"/>
      </w:r>
      <w:r w:rsidR="00CA7DB5">
        <w:t xml:space="preserve">Figure </w:t>
      </w:r>
      <w:r w:rsidR="00CA7DB5">
        <w:rPr>
          <w:noProof/>
        </w:rPr>
        <w:t>112</w:t>
      </w:r>
      <w:r w:rsidR="00CA7DB5">
        <w:fldChar w:fldCharType="end"/>
      </w:r>
      <w:r w:rsidR="00CA7DB5">
        <w:t xml:space="preserve">, </w:t>
      </w:r>
      <w:r w:rsidR="00CA7DB5">
        <w:fldChar w:fldCharType="begin"/>
      </w:r>
      <w:r w:rsidR="00CA7DB5">
        <w:instrText xml:space="preserve"> REF _Ref14698748 \h </w:instrText>
      </w:r>
      <w:r w:rsidR="00CA7DB5">
        <w:fldChar w:fldCharType="separate"/>
      </w:r>
      <w:r w:rsidR="00CA7DB5">
        <w:t xml:space="preserve">Figure </w:t>
      </w:r>
      <w:r w:rsidR="00CA7DB5">
        <w:rPr>
          <w:noProof/>
        </w:rPr>
        <w:t>113</w:t>
      </w:r>
      <w:r w:rsidR="00CA7DB5">
        <w:fldChar w:fldCharType="end"/>
      </w:r>
      <w:r w:rsidR="00CA7DB5">
        <w:t xml:space="preserve">, </w:t>
      </w:r>
      <w:r w:rsidR="00CA7DB5">
        <w:fldChar w:fldCharType="begin"/>
      </w:r>
      <w:r w:rsidR="00CA7DB5">
        <w:instrText xml:space="preserve"> REF _Ref14701608 \h </w:instrText>
      </w:r>
      <w:r w:rsidR="00CA7DB5">
        <w:fldChar w:fldCharType="separate"/>
      </w:r>
      <w:r w:rsidR="00CA7DB5">
        <w:t xml:space="preserve">Figure </w:t>
      </w:r>
      <w:r w:rsidR="00CA7DB5">
        <w:rPr>
          <w:noProof/>
        </w:rPr>
        <w:t>114</w:t>
      </w:r>
      <w:r w:rsidR="00CA7DB5">
        <w:fldChar w:fldCharType="end"/>
      </w:r>
      <w:r w:rsidR="00CA7DB5">
        <w:t xml:space="preserve">, </w:t>
      </w:r>
      <w:r w:rsidR="00CA7DB5">
        <w:fldChar w:fldCharType="begin"/>
      </w:r>
      <w:r w:rsidR="00CA7DB5">
        <w:instrText xml:space="preserve"> REF _Ref14701609 \h </w:instrText>
      </w:r>
      <w:r w:rsidR="00CA7DB5">
        <w:fldChar w:fldCharType="separate"/>
      </w:r>
      <w:r w:rsidR="00CA7DB5">
        <w:t xml:space="preserve">Figure </w:t>
      </w:r>
      <w:r w:rsidR="00CA7DB5">
        <w:rPr>
          <w:noProof/>
        </w:rPr>
        <w:t>115</w:t>
      </w:r>
      <w:r w:rsidR="00CA7DB5">
        <w:fldChar w:fldCharType="end"/>
      </w:r>
      <w:r w:rsidR="00CA7DB5">
        <w:t xml:space="preserve">, </w:t>
      </w:r>
      <w:r w:rsidR="00CA7DB5">
        <w:fldChar w:fldCharType="begin"/>
      </w:r>
      <w:r w:rsidR="00CA7DB5">
        <w:instrText xml:space="preserve"> REF _Ref14701610 \h </w:instrText>
      </w:r>
      <w:r w:rsidR="00CA7DB5">
        <w:fldChar w:fldCharType="separate"/>
      </w:r>
      <w:r w:rsidR="00CA7DB5">
        <w:t xml:space="preserve">Figure </w:t>
      </w:r>
      <w:r w:rsidR="00CA7DB5">
        <w:rPr>
          <w:noProof/>
        </w:rPr>
        <w:t>116</w:t>
      </w:r>
      <w:r w:rsidR="00CA7DB5">
        <w:fldChar w:fldCharType="end"/>
      </w:r>
      <w:r w:rsidR="00CA7DB5">
        <w:t xml:space="preserve">, </w:t>
      </w:r>
      <w:r w:rsidR="00CA7DB5">
        <w:fldChar w:fldCharType="begin"/>
      </w:r>
      <w:r w:rsidR="00CA7DB5">
        <w:instrText xml:space="preserve"> REF _Ref14701611 \h </w:instrText>
      </w:r>
      <w:r w:rsidR="00CA7DB5">
        <w:fldChar w:fldCharType="separate"/>
      </w:r>
      <w:r w:rsidR="00CA7DB5">
        <w:t xml:space="preserve">Figure </w:t>
      </w:r>
      <w:r w:rsidR="00CA7DB5">
        <w:rPr>
          <w:noProof/>
        </w:rPr>
        <w:t>117</w:t>
      </w:r>
      <w:r w:rsidR="00CA7DB5">
        <w:fldChar w:fldCharType="end"/>
      </w:r>
      <w:r w:rsidR="00CA7DB5">
        <w:t>,</w:t>
      </w:r>
      <w:r w:rsidR="00CA7DB5" w:rsidRPr="00CA7DB5">
        <w:t xml:space="preserve"> </w:t>
      </w:r>
      <w:r w:rsidR="00CA7DB5">
        <w:fldChar w:fldCharType="begin"/>
      </w:r>
      <w:r w:rsidR="00CA7DB5">
        <w:instrText xml:space="preserve"> REF _Ref14701288 \h </w:instrText>
      </w:r>
      <w:r w:rsidR="00CA7DB5">
        <w:fldChar w:fldCharType="separate"/>
      </w:r>
      <w:r w:rsidR="00CA7DB5">
        <w:t xml:space="preserve">Figure </w:t>
      </w:r>
      <w:r w:rsidR="00CA7DB5">
        <w:rPr>
          <w:noProof/>
        </w:rPr>
        <w:t>118</w:t>
      </w:r>
      <w:r w:rsidR="00CA7DB5">
        <w:fldChar w:fldCharType="end"/>
      </w:r>
      <w:r w:rsidR="00CA7DB5">
        <w:t xml:space="preserve">, </w:t>
      </w:r>
      <w:r w:rsidR="00CA7DB5">
        <w:fldChar w:fldCharType="begin"/>
      </w:r>
      <w:r w:rsidR="00CA7DB5">
        <w:instrText xml:space="preserve"> REF _Ref14701614 \h </w:instrText>
      </w:r>
      <w:r w:rsidR="00CA7DB5">
        <w:fldChar w:fldCharType="separate"/>
      </w:r>
      <w:r w:rsidR="00CA7DB5">
        <w:t xml:space="preserve">Figure </w:t>
      </w:r>
      <w:r w:rsidR="00CA7DB5">
        <w:rPr>
          <w:noProof/>
        </w:rPr>
        <w:t>119</w:t>
      </w:r>
      <w:r w:rsidR="00CA7DB5">
        <w:fldChar w:fldCharType="end"/>
      </w:r>
      <w:r w:rsidR="00CA7DB5">
        <w:t xml:space="preserve">, </w:t>
      </w:r>
      <w:r w:rsidR="00CA7DB5">
        <w:fldChar w:fldCharType="begin"/>
      </w:r>
      <w:r w:rsidR="00CA7DB5">
        <w:instrText xml:space="preserve"> REF _Ref14701289 \h </w:instrText>
      </w:r>
      <w:r w:rsidR="00CA7DB5">
        <w:fldChar w:fldCharType="separate"/>
      </w:r>
      <w:r w:rsidR="00CA7DB5">
        <w:t xml:space="preserve">Figure </w:t>
      </w:r>
      <w:r w:rsidR="00CA7DB5">
        <w:rPr>
          <w:noProof/>
        </w:rPr>
        <w:t>120</w:t>
      </w:r>
      <w:r w:rsidR="00CA7DB5">
        <w:fldChar w:fldCharType="end"/>
      </w:r>
      <w:r w:rsidR="00CA7DB5">
        <w:t>,</w:t>
      </w:r>
      <w:r w:rsidR="00CA7DB5">
        <w:t xml:space="preserve"> </w:t>
      </w:r>
      <w:r w:rsidR="00CA7DB5">
        <w:fldChar w:fldCharType="begin"/>
      </w:r>
      <w:r w:rsidR="00CA7DB5">
        <w:instrText xml:space="preserve"> REF _Ref14701321 \h </w:instrText>
      </w:r>
      <w:r w:rsidR="00CA7DB5">
        <w:fldChar w:fldCharType="separate"/>
      </w:r>
      <w:r w:rsidR="00CA7DB5">
        <w:t xml:space="preserve">Figure </w:t>
      </w:r>
      <w:r w:rsidR="00CA7DB5">
        <w:rPr>
          <w:noProof/>
        </w:rPr>
        <w:t>121</w:t>
      </w:r>
      <w:r w:rsidR="00CA7DB5">
        <w:fldChar w:fldCharType="end"/>
      </w:r>
      <w:r w:rsidR="00CA7DB5">
        <w:t>,</w:t>
      </w:r>
      <w:r w:rsidR="00CA7DB5">
        <w:t xml:space="preserve"> </w:t>
      </w:r>
      <w:r w:rsidR="00CA7DB5">
        <w:fldChar w:fldCharType="begin"/>
      </w:r>
      <w:r w:rsidR="00CA7DB5">
        <w:instrText xml:space="preserve"> REF _Ref14701322 \h </w:instrText>
      </w:r>
      <w:r w:rsidR="00CA7DB5">
        <w:fldChar w:fldCharType="separate"/>
      </w:r>
      <w:r w:rsidR="00CA7DB5">
        <w:t xml:space="preserve">Figure </w:t>
      </w:r>
      <w:r w:rsidR="00CA7DB5">
        <w:rPr>
          <w:noProof/>
        </w:rPr>
        <w:t>122</w:t>
      </w:r>
      <w:r w:rsidR="00CA7DB5">
        <w:fldChar w:fldCharType="end"/>
      </w:r>
      <w:r w:rsidR="00CA7DB5">
        <w:t xml:space="preserve">, </w:t>
      </w:r>
      <w:r w:rsidR="00CA7DB5">
        <w:fldChar w:fldCharType="begin"/>
      </w:r>
      <w:r w:rsidR="00CA7DB5">
        <w:instrText xml:space="preserve"> REF _Ref14701323 \h </w:instrText>
      </w:r>
      <w:r w:rsidR="00CA7DB5">
        <w:fldChar w:fldCharType="separate"/>
      </w:r>
      <w:r w:rsidR="00CA7DB5">
        <w:t xml:space="preserve">Figure </w:t>
      </w:r>
      <w:r w:rsidR="00CA7DB5">
        <w:rPr>
          <w:noProof/>
        </w:rPr>
        <w:t>123</w:t>
      </w:r>
      <w:r w:rsidR="00CA7DB5">
        <w:fldChar w:fldCharType="end"/>
      </w:r>
      <w:r w:rsidR="00CA7DB5">
        <w:t xml:space="preserve">, </w:t>
      </w:r>
      <w:r w:rsidR="00CA7DB5">
        <w:fldChar w:fldCharType="begin"/>
      </w:r>
      <w:r w:rsidR="00CA7DB5">
        <w:instrText xml:space="preserve"> REF _Ref14701327 \h </w:instrText>
      </w:r>
      <w:r w:rsidR="00CA7DB5">
        <w:fldChar w:fldCharType="separate"/>
      </w:r>
      <w:r w:rsidR="00CA7DB5">
        <w:t xml:space="preserve">Figure </w:t>
      </w:r>
      <w:r w:rsidR="00CA7DB5">
        <w:rPr>
          <w:noProof/>
        </w:rPr>
        <w:t>124</w:t>
      </w:r>
      <w:r w:rsidR="00CA7DB5">
        <w:fldChar w:fldCharType="end"/>
      </w:r>
      <w:r w:rsidR="00CA7DB5">
        <w:t xml:space="preserve">, and </w:t>
      </w:r>
      <w:r w:rsidR="00CA7DB5">
        <w:fldChar w:fldCharType="begin"/>
      </w:r>
      <w:r w:rsidR="00CA7DB5">
        <w:instrText xml:space="preserve"> REF _Ref14701330 \h </w:instrText>
      </w:r>
      <w:r w:rsidR="00CA7DB5">
        <w:fldChar w:fldCharType="separate"/>
      </w:r>
      <w:r w:rsidR="00CA7DB5">
        <w:t xml:space="preserve">Figure </w:t>
      </w:r>
      <w:r w:rsidR="00CA7DB5">
        <w:rPr>
          <w:noProof/>
        </w:rPr>
        <w:t>125</w:t>
      </w:r>
      <w:r w:rsidR="00CA7DB5">
        <w:fldChar w:fldCharType="end"/>
      </w:r>
      <w:r>
        <w:t xml:space="preserve">. </w:t>
      </w:r>
      <w:r w:rsidR="00397FC0">
        <w:t>More than eleven varieties of floating and submersed aquatic vegetation</w:t>
      </w:r>
      <w:r w:rsidR="00ED13D2">
        <w:t xml:space="preserve"> were</w:t>
      </w:r>
      <w:r w:rsidR="00397FC0">
        <w:t xml:space="preserve"> found at the four sites</w:t>
      </w:r>
      <w:r w:rsidR="00CC3549">
        <w:t xml:space="preserve"> (</w:t>
      </w:r>
      <w:r w:rsidR="00CC3549">
        <w:fldChar w:fldCharType="begin"/>
      </w:r>
      <w:r w:rsidR="00CC3549">
        <w:instrText xml:space="preserve"> REF _Ref14696730 \h </w:instrText>
      </w:r>
      <w:r w:rsidR="00CC3549">
        <w:fldChar w:fldCharType="separate"/>
      </w:r>
      <w:r w:rsidR="00CC3549">
        <w:t xml:space="preserve">Table </w:t>
      </w:r>
      <w:r w:rsidR="00CC3549">
        <w:rPr>
          <w:noProof/>
        </w:rPr>
        <w:t>19</w:t>
      </w:r>
      <w:r w:rsidR="00CC3549">
        <w:fldChar w:fldCharType="end"/>
      </w:r>
      <w:r w:rsidR="007C3BEE">
        <w:t xml:space="preserve">, </w:t>
      </w:r>
      <w:r w:rsidR="007C3BEE">
        <w:fldChar w:fldCharType="begin"/>
      </w:r>
      <w:r w:rsidR="007C3BEE">
        <w:instrText xml:space="preserve"> REF _Ref14699765 \h </w:instrText>
      </w:r>
      <w:r w:rsidR="007C3BEE">
        <w:fldChar w:fldCharType="separate"/>
      </w:r>
      <w:r w:rsidR="007C3BEE">
        <w:t xml:space="preserve">Figure </w:t>
      </w:r>
      <w:r w:rsidR="007C3BEE">
        <w:rPr>
          <w:noProof/>
        </w:rPr>
        <w:t>126</w:t>
      </w:r>
      <w:r w:rsidR="007C3BEE">
        <w:fldChar w:fldCharType="end"/>
      </w:r>
      <w:r w:rsidR="007C3BEE">
        <w:t xml:space="preserve">, </w:t>
      </w:r>
      <w:r w:rsidR="007C3BEE">
        <w:fldChar w:fldCharType="begin"/>
      </w:r>
      <w:r w:rsidR="007C3BEE">
        <w:instrText xml:space="preserve"> REF _Ref14699767 \h </w:instrText>
      </w:r>
      <w:r w:rsidR="007C3BEE">
        <w:fldChar w:fldCharType="separate"/>
      </w:r>
      <w:r w:rsidR="007C3BEE">
        <w:t xml:space="preserve">Figure </w:t>
      </w:r>
      <w:r w:rsidR="007C3BEE">
        <w:rPr>
          <w:noProof/>
        </w:rPr>
        <w:t>127</w:t>
      </w:r>
      <w:r w:rsidR="007C3BEE">
        <w:fldChar w:fldCharType="end"/>
      </w:r>
      <w:r w:rsidR="00CC3549">
        <w:t>)</w:t>
      </w:r>
      <w:r w:rsidR="00397FC0">
        <w:t xml:space="preserve">. Additional, rarer, species were </w:t>
      </w:r>
      <w:r w:rsidR="006F224D">
        <w:t xml:space="preserve">likely to be </w:t>
      </w:r>
      <w:r w:rsidR="00397FC0">
        <w:t xml:space="preserve">present as well, but </w:t>
      </w:r>
      <w:r w:rsidR="00ED13D2">
        <w:t>were not always sufficient</w:t>
      </w:r>
      <w:r w:rsidR="008A0F21">
        <w:t xml:space="preserve"> in</w:t>
      </w:r>
      <w:r w:rsidR="00ED13D2">
        <w:t xml:space="preserve"> coverage to be </w:t>
      </w:r>
      <w:r w:rsidR="003E59FA">
        <w:t>randomly selected for sampling</w:t>
      </w:r>
      <w:r w:rsidR="00ED13D2">
        <w:t xml:space="preserve">. To our </w:t>
      </w:r>
      <w:r w:rsidR="00864C76">
        <w:t>knowledge</w:t>
      </w:r>
      <w:r w:rsidR="00ED13D2">
        <w:t xml:space="preserve">, this occurred at one site, for one species; Winter Island contained American </w:t>
      </w:r>
      <w:r w:rsidR="00ED13D2" w:rsidRPr="00F61A96">
        <w:t>Pondweed (</w:t>
      </w:r>
      <w:r w:rsidR="00ED13D2" w:rsidRPr="00F61A96">
        <w:rPr>
          <w:i/>
          <w:iCs/>
        </w:rPr>
        <w:t>Potamogeton nodosus</w:t>
      </w:r>
      <w:r w:rsidR="00ED13D2" w:rsidRPr="00F61A96">
        <w:t xml:space="preserve">) in a small patch (~5 m diameter) which was </w:t>
      </w:r>
      <w:r w:rsidR="00864C76" w:rsidRPr="00F61A96">
        <w:t xml:space="preserve">observed </w:t>
      </w:r>
      <w:r w:rsidR="00ED13D2" w:rsidRPr="00F61A96">
        <w:t xml:space="preserve">visually, but was not randomly selected for sampling. The sampling </w:t>
      </w:r>
      <w:r w:rsidR="001B0C15" w:rsidRPr="00F61A96">
        <w:t xml:space="preserve">design </w:t>
      </w:r>
      <w:r w:rsidR="00ED13D2" w:rsidRPr="00F61A96">
        <w:t xml:space="preserve">was </w:t>
      </w:r>
      <w:r w:rsidR="001B0C15" w:rsidRPr="00F61A96">
        <w:t xml:space="preserve">planned </w:t>
      </w:r>
      <w:r w:rsidR="00ED13D2" w:rsidRPr="00F61A96">
        <w:t>to map the coverage of SAV species which might affect the ability of a wetland to perform ecosystem functions. The identification of all present species would likely require substantially more resources than is warranted by the information gained through such an effort.</w:t>
      </w:r>
      <w:r w:rsidR="00ED13D2">
        <w:t xml:space="preserve"> </w:t>
      </w:r>
      <w:r w:rsidR="0024051C">
        <w:t xml:space="preserve">Aerial coverage, as measured with sav rake replicates and averaged quadrats did not differ </w:t>
      </w:r>
      <w:r w:rsidR="00995542">
        <w:t>significantly</w:t>
      </w:r>
      <w:r w:rsidR="0024051C">
        <w:t xml:space="preserve"> (</w:t>
      </w:r>
      <w:r w:rsidR="0024051C">
        <w:fldChar w:fldCharType="begin"/>
      </w:r>
      <w:r w:rsidR="0024051C">
        <w:instrText xml:space="preserve"> REF _Ref14699988 \h </w:instrText>
      </w:r>
      <w:r w:rsidR="0024051C">
        <w:fldChar w:fldCharType="separate"/>
      </w:r>
      <w:r w:rsidR="0024051C" w:rsidRPr="00C049C7">
        <w:t xml:space="preserve">Table </w:t>
      </w:r>
      <w:r w:rsidR="0024051C">
        <w:rPr>
          <w:noProof/>
        </w:rPr>
        <w:t>21</w:t>
      </w:r>
      <w:r w:rsidR="0024051C">
        <w:fldChar w:fldCharType="end"/>
      </w:r>
      <w:r w:rsidR="0024051C">
        <w:t xml:space="preserve">, </w:t>
      </w:r>
      <w:r w:rsidR="0024051C">
        <w:fldChar w:fldCharType="begin"/>
      </w:r>
      <w:r w:rsidR="0024051C">
        <w:instrText xml:space="preserve"> REF _Ref14699990 \h </w:instrText>
      </w:r>
      <w:r w:rsidR="0024051C">
        <w:fldChar w:fldCharType="separate"/>
      </w:r>
      <w:r w:rsidR="0024051C" w:rsidRPr="00FB6351">
        <w:t xml:space="preserve">Table </w:t>
      </w:r>
      <w:r w:rsidR="0024051C" w:rsidRPr="00FB6351">
        <w:rPr>
          <w:noProof/>
        </w:rPr>
        <w:t>22</w:t>
      </w:r>
      <w:r w:rsidR="0024051C">
        <w:fldChar w:fldCharType="end"/>
      </w:r>
      <w:r w:rsidR="0024051C">
        <w:t>).</w:t>
      </w:r>
    </w:p>
    <w:p w14:paraId="03B9DCC8" w14:textId="6AE4E63E" w:rsidR="00397FC0" w:rsidRPr="00F61A96" w:rsidRDefault="00ED13D2" w:rsidP="00397FC0">
      <w:r>
        <w:t>At the four sites examined, n</w:t>
      </w:r>
      <w:r w:rsidR="00397FC0">
        <w:t>on-native species made up the majority of aerial coverage excluding Browns Island in August and October of 2018. Percent coverage of vegetation within a given site changed drastically over the course of the year: at Browns Island,</w:t>
      </w:r>
      <w:r w:rsidR="002060D8">
        <w:t xml:space="preserve"> </w:t>
      </w:r>
      <w:r w:rsidR="00397FC0">
        <w:t xml:space="preserve">% vegetative cover went from </w:t>
      </w:r>
      <w:r w:rsidR="002060D8">
        <w:t xml:space="preserve">1.65 </w:t>
      </w:r>
      <w:r w:rsidR="00397FC0">
        <w:t xml:space="preserve">% in </w:t>
      </w:r>
      <w:r w:rsidR="00864C76">
        <w:t>March</w:t>
      </w:r>
      <w:r w:rsidR="00397FC0">
        <w:t xml:space="preserve"> 2018 to </w:t>
      </w:r>
      <w:r w:rsidR="002060D8">
        <w:t>23.72</w:t>
      </w:r>
      <w:r w:rsidR="00397FC0">
        <w:t>% in August,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1A0AF9">
        <w:t>. A</w:t>
      </w:r>
      <w:r w:rsidR="00397FC0">
        <w:t xml:space="preserve">t Prospect Island, vegetative cover went from </w:t>
      </w:r>
      <w:r w:rsidR="002060D8">
        <w:t xml:space="preserve">66.07 </w:t>
      </w:r>
      <w:r w:rsidR="00397FC0">
        <w:t xml:space="preserve">% in March, 2018 to </w:t>
      </w:r>
      <w:r w:rsidR="002060D8">
        <w:t xml:space="preserve">86.92 </w:t>
      </w:r>
      <w:r w:rsidR="00397FC0">
        <w:t>% in August</w:t>
      </w:r>
      <w:r w:rsidR="00397FC0" w:rsidRPr="00F61A96">
        <w:t>, 2018</w:t>
      </w:r>
      <w:r w:rsidR="003F3FBD">
        <w:t xml:space="preserve"> (</w:t>
      </w:r>
      <w:r w:rsidR="003F3FBD">
        <w:fldChar w:fldCharType="begin"/>
      </w:r>
      <w:r w:rsidR="003F3FBD">
        <w:instrText xml:space="preserve"> REF _Ref14696730 \h </w:instrText>
      </w:r>
      <w:r w:rsidR="003F3FBD">
        <w:fldChar w:fldCharType="separate"/>
      </w:r>
      <w:r w:rsidR="003F3FBD">
        <w:t xml:space="preserve">Table </w:t>
      </w:r>
      <w:r w:rsidR="003F3FBD">
        <w:rPr>
          <w:noProof/>
        </w:rPr>
        <w:t>19</w:t>
      </w:r>
      <w:r w:rsidR="003F3FBD">
        <w:fldChar w:fldCharType="end"/>
      </w:r>
      <w:r w:rsidR="003F3FBD">
        <w:t>)</w:t>
      </w:r>
      <w:r w:rsidR="00397FC0" w:rsidRPr="00F61A96">
        <w:t xml:space="preserve">. </w:t>
      </w:r>
      <w:r w:rsidR="00F61A96" w:rsidRPr="00F61A96">
        <w:t xml:space="preserve">There was not a drastic change in relative </w:t>
      </w:r>
      <w:r w:rsidR="00397FC0" w:rsidRPr="00F61A96">
        <w:lastRenderedPageBreak/>
        <w:t>composition of vegetative communities</w:t>
      </w:r>
      <w:r w:rsidR="00F61A96" w:rsidRPr="00F61A96">
        <w:t xml:space="preserve"> at Browns and Winter Islands through 2018, Prospect and Liberty were not sufficiently sampled to make this assessment. </w:t>
      </w:r>
      <w:r w:rsidR="00397FC0" w:rsidRPr="00F61A96">
        <w:t xml:space="preserve"> </w:t>
      </w:r>
    </w:p>
    <w:p w14:paraId="6741F8FC" w14:textId="6E963301" w:rsidR="001A0AF9" w:rsidRPr="00F4364F" w:rsidRDefault="001A0AF9" w:rsidP="001A0AF9">
      <w:r w:rsidRPr="00F61A96">
        <w:t xml:space="preserve">Note: In March, 2018 Winter island’s interior was sampled which demonstrates a dearth of </w:t>
      </w:r>
      <w:r w:rsidRPr="00F61A96">
        <w:rPr>
          <w:i/>
          <w:iCs/>
        </w:rPr>
        <w:t>Ludwigia spp.(</w:t>
      </w:r>
      <w:r w:rsidR="00CC3549">
        <w:fldChar w:fldCharType="begin"/>
      </w:r>
      <w:r w:rsidR="00CC3549">
        <w:rPr>
          <w:i/>
          <w:iCs/>
        </w:rPr>
        <w:instrText xml:space="preserve"> REF _Ref14698748 \h </w:instrText>
      </w:r>
      <w:r w:rsidR="00CC3549">
        <w:fldChar w:fldCharType="separate"/>
      </w:r>
      <w:r w:rsidR="00CC3549">
        <w:t xml:space="preserve">Figure </w:t>
      </w:r>
      <w:r w:rsidR="00CC3549">
        <w:rPr>
          <w:noProof/>
        </w:rPr>
        <w:t>108</w:t>
      </w:r>
      <w:r w:rsidR="00CC3549">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bookmarkEnd w:id="167"/>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0C953CFD" w14:textId="77777777" w:rsidR="00397FC0" w:rsidRDefault="00397FC0" w:rsidP="00397FC0">
      <w:pPr>
        <w:keepNext/>
        <w:rPr>
          <w:rFonts w:eastAsia="Times New Roman" w:cs="Times New Roman"/>
        </w:rPr>
      </w:pPr>
    </w:p>
    <w:p w14:paraId="54515D52" w14:textId="62402E33" w:rsidR="00397FC0" w:rsidRDefault="00397FC0" w:rsidP="00397FC0">
      <w:pPr>
        <w:pStyle w:val="Caption"/>
      </w:pPr>
      <w:bookmarkStart w:id="168" w:name="_Ref14696253"/>
      <w:r w:rsidRPr="00A14171">
        <w:t xml:space="preserve">Table </w:t>
      </w:r>
      <w:r w:rsidRPr="00A14171">
        <w:rPr>
          <w:noProof/>
        </w:rPr>
        <w:fldChar w:fldCharType="begin"/>
      </w:r>
      <w:r w:rsidRPr="00A14171">
        <w:rPr>
          <w:noProof/>
        </w:rPr>
        <w:instrText xml:space="preserve"> SEQ Table \* ARABIC </w:instrText>
      </w:r>
      <w:r w:rsidRPr="00A14171">
        <w:rPr>
          <w:noProof/>
        </w:rPr>
        <w:fldChar w:fldCharType="separate"/>
      </w:r>
      <w:r w:rsidR="00D2605C">
        <w:rPr>
          <w:noProof/>
        </w:rPr>
        <w:t>17</w:t>
      </w:r>
      <w:r w:rsidRPr="00A14171">
        <w:rPr>
          <w:noProof/>
        </w:rPr>
        <w:fldChar w:fldCharType="end"/>
      </w:r>
      <w:bookmarkEnd w:id="168"/>
      <w:r w:rsidRPr="00A14171">
        <w:t xml:space="preserve">. </w:t>
      </w:r>
      <w:r w:rsidRPr="00A14171">
        <w:rPr>
          <w:b w:val="0"/>
          <w:color w:val="auto"/>
        </w:rPr>
        <w:t>Number</w:t>
      </w:r>
      <w:r>
        <w:rPr>
          <w:b w:val="0"/>
          <w:color w:val="auto"/>
        </w:rPr>
        <w:t xml:space="preserve">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3FB6F97A" w14:textId="77777777" w:rsidTr="00397FC0">
        <w:tc>
          <w:tcPr>
            <w:tcW w:w="1095" w:type="dxa"/>
            <w:tcBorders>
              <w:top w:val="single" w:sz="4" w:space="0" w:color="auto"/>
              <w:left w:val="nil"/>
              <w:bottom w:val="single" w:sz="4" w:space="0" w:color="auto"/>
              <w:right w:val="nil"/>
            </w:tcBorders>
            <w:hideMark/>
          </w:tcPr>
          <w:p w14:paraId="50760175"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5A22CA35"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03B431E4"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32EABB1D"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721925B8"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9C8EA0C"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3BC79EE8"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74280E3C" w14:textId="77777777" w:rsidR="00397FC0" w:rsidRDefault="00397FC0">
            <w:pPr>
              <w:jc w:val="center"/>
              <w:rPr>
                <w:rFonts w:eastAsia="Times New Roman" w:cs="Times New Roman"/>
                <w:b/>
              </w:rPr>
            </w:pPr>
            <w:r>
              <w:rPr>
                <w:rFonts w:eastAsia="Times New Roman" w:cs="Times New Roman"/>
                <w:b/>
              </w:rPr>
              <w:t>Total</w:t>
            </w:r>
          </w:p>
        </w:tc>
      </w:tr>
      <w:tr w:rsidR="00397FC0" w14:paraId="2BD65875" w14:textId="77777777" w:rsidTr="00397FC0">
        <w:tc>
          <w:tcPr>
            <w:tcW w:w="1095" w:type="dxa"/>
            <w:tcBorders>
              <w:top w:val="nil"/>
              <w:left w:val="nil"/>
              <w:bottom w:val="nil"/>
              <w:right w:val="nil"/>
            </w:tcBorders>
            <w:hideMark/>
          </w:tcPr>
          <w:p w14:paraId="698D8387"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74FBB372"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772021B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26BA225A"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4DC4AB70"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0CF1D23D"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41B2CE0"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1195687E" w14:textId="77777777" w:rsidR="00397FC0" w:rsidRDefault="00397FC0">
            <w:pPr>
              <w:jc w:val="right"/>
              <w:rPr>
                <w:rFonts w:eastAsia="Times New Roman" w:cs="Times New Roman"/>
              </w:rPr>
            </w:pPr>
            <w:r>
              <w:rPr>
                <w:rFonts w:eastAsia="Times New Roman" w:cs="Times New Roman"/>
              </w:rPr>
              <w:t>62</w:t>
            </w:r>
          </w:p>
        </w:tc>
      </w:tr>
      <w:tr w:rsidR="00397FC0" w14:paraId="17F4BE81" w14:textId="77777777" w:rsidTr="00397FC0">
        <w:tc>
          <w:tcPr>
            <w:tcW w:w="1095" w:type="dxa"/>
            <w:tcBorders>
              <w:top w:val="nil"/>
              <w:left w:val="nil"/>
              <w:bottom w:val="nil"/>
              <w:right w:val="nil"/>
            </w:tcBorders>
            <w:hideMark/>
          </w:tcPr>
          <w:p w14:paraId="590C3A33"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45218B1F"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2E300E0"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49A55855"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673A8F3E"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4C96199C"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5615894"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28FF69C" w14:textId="77777777" w:rsidR="00397FC0" w:rsidRDefault="00397FC0">
            <w:pPr>
              <w:jc w:val="right"/>
              <w:rPr>
                <w:rFonts w:eastAsia="Times New Roman" w:cs="Times New Roman"/>
              </w:rPr>
            </w:pPr>
            <w:r>
              <w:rPr>
                <w:rFonts w:eastAsia="Times New Roman" w:cs="Times New Roman"/>
              </w:rPr>
              <w:t>179</w:t>
            </w:r>
          </w:p>
        </w:tc>
      </w:tr>
      <w:tr w:rsidR="00397FC0" w14:paraId="3369982D" w14:textId="77777777" w:rsidTr="00397FC0">
        <w:tc>
          <w:tcPr>
            <w:tcW w:w="1095" w:type="dxa"/>
            <w:tcBorders>
              <w:top w:val="nil"/>
              <w:left w:val="nil"/>
              <w:bottom w:val="nil"/>
              <w:right w:val="nil"/>
            </w:tcBorders>
            <w:hideMark/>
          </w:tcPr>
          <w:p w14:paraId="233D09D8"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77AF7909"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21C338BF"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5964AF3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6A26A76"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1FDADB0E"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2A1265AE"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1ED38387" w14:textId="77777777" w:rsidR="00397FC0" w:rsidRDefault="00397FC0">
            <w:pPr>
              <w:jc w:val="right"/>
              <w:rPr>
                <w:rFonts w:eastAsia="Times New Roman" w:cs="Times New Roman"/>
              </w:rPr>
            </w:pPr>
            <w:r>
              <w:rPr>
                <w:rFonts w:eastAsia="Times New Roman" w:cs="Times New Roman"/>
              </w:rPr>
              <w:t>317</w:t>
            </w:r>
          </w:p>
        </w:tc>
      </w:tr>
      <w:tr w:rsidR="00397FC0" w14:paraId="47A23182" w14:textId="77777777" w:rsidTr="00397FC0">
        <w:tc>
          <w:tcPr>
            <w:tcW w:w="1095" w:type="dxa"/>
            <w:tcBorders>
              <w:top w:val="nil"/>
              <w:left w:val="nil"/>
              <w:bottom w:val="single" w:sz="4" w:space="0" w:color="auto"/>
              <w:right w:val="nil"/>
            </w:tcBorders>
            <w:hideMark/>
          </w:tcPr>
          <w:p w14:paraId="74FFD0C8"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14F99214"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4565C1D6"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6BCA0DE6"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4184249E"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057DA92E"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40CFECC7"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03BB6870" w14:textId="77777777" w:rsidR="00397FC0" w:rsidRDefault="00397FC0">
            <w:pPr>
              <w:jc w:val="right"/>
              <w:rPr>
                <w:rFonts w:eastAsia="Times New Roman" w:cs="Times New Roman"/>
              </w:rPr>
            </w:pPr>
            <w:r>
              <w:rPr>
                <w:rFonts w:eastAsia="Times New Roman" w:cs="Times New Roman"/>
              </w:rPr>
              <w:t>283</w:t>
            </w:r>
          </w:p>
        </w:tc>
      </w:tr>
      <w:tr w:rsidR="00397FC0" w14:paraId="062B13CB" w14:textId="77777777" w:rsidTr="00397FC0">
        <w:tc>
          <w:tcPr>
            <w:tcW w:w="1095" w:type="dxa"/>
            <w:tcBorders>
              <w:top w:val="single" w:sz="4" w:space="0" w:color="auto"/>
              <w:left w:val="nil"/>
              <w:bottom w:val="nil"/>
              <w:right w:val="nil"/>
            </w:tcBorders>
          </w:tcPr>
          <w:p w14:paraId="34521122"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4B681513"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72FD5DEE"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7D09601B"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6BB8D455"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2CB6A9B5"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76993CB9"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6FBB7958" w14:textId="77777777" w:rsidR="00397FC0" w:rsidRDefault="00397FC0">
            <w:pPr>
              <w:jc w:val="right"/>
              <w:rPr>
                <w:rFonts w:eastAsia="Times New Roman" w:cs="Times New Roman"/>
              </w:rPr>
            </w:pPr>
            <w:r>
              <w:rPr>
                <w:rFonts w:eastAsia="Times New Roman" w:cs="Times New Roman"/>
              </w:rPr>
              <w:t>841</w:t>
            </w:r>
          </w:p>
        </w:tc>
      </w:tr>
    </w:tbl>
    <w:p w14:paraId="3DA2F8BC" w14:textId="77777777" w:rsidR="00397FC0" w:rsidRDefault="00397FC0" w:rsidP="00397FC0">
      <w:pPr>
        <w:ind w:firstLine="720"/>
        <w:rPr>
          <w:rFonts w:eastAsia="Times New Roman" w:cs="Times New Roman"/>
          <w:sz w:val="24"/>
          <w:szCs w:val="24"/>
        </w:rPr>
      </w:pPr>
    </w:p>
    <w:p w14:paraId="0A7C77B8" w14:textId="10344E6C" w:rsidR="00D2605C" w:rsidRDefault="00D2605C" w:rsidP="00D2605C">
      <w:pPr>
        <w:pStyle w:val="Caption"/>
        <w:keepNext/>
      </w:pPr>
      <w:bookmarkStart w:id="169" w:name="_Ref14699346"/>
      <w:r>
        <w:t xml:space="preserve">Table </w:t>
      </w:r>
      <w:r w:rsidR="00C80E7D">
        <w:fldChar w:fldCharType="begin"/>
      </w:r>
      <w:r w:rsidR="00C80E7D">
        <w:instrText xml:space="preserve"> SEQ Table \* ARABIC </w:instrText>
      </w:r>
      <w:r w:rsidR="00C80E7D">
        <w:fldChar w:fldCharType="separate"/>
      </w:r>
      <w:r>
        <w:rPr>
          <w:noProof/>
        </w:rPr>
        <w:t>19</w:t>
      </w:r>
      <w:r w:rsidR="00C80E7D">
        <w:rPr>
          <w:noProof/>
        </w:rPr>
        <w:fldChar w:fldCharType="end"/>
      </w:r>
      <w:bookmarkEnd w:id="169"/>
      <w:r>
        <w:t xml:space="preserve">. Generalized linear model for biomass of sav rakes. Significance of factors represented by the number of asterisks. </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r w:rsidRPr="00DE3456">
              <w:rPr>
                <w:rFonts w:eastAsia="Times New Roman" w:cs="Times New Roman"/>
                <w:b w:val="0"/>
              </w:rPr>
              <w:t>glm(formula = wetweight ~ Location + month + Depth.of.water + NADA + LUDWIG, data = biom)</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Signif.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r>
              <w:lastRenderedPageBreak/>
              <w:t>LocationProspect</w:t>
            </w:r>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r>
              <w:t>LocationWinter</w:t>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r>
              <w:t>Depth.of.water</w:t>
            </w:r>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r w:rsidRPr="00591229">
              <w:t>Signif. codes:  0 ‘***’ 0.001 ‘**’ 0.01 ‘*’ 0.05 ‘.’ 0.1 ‘ ’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79770315  on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Residual deviance: 31743038  on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211B2CD8" w14:textId="77777777" w:rsidR="00871F45" w:rsidRDefault="00397FC0" w:rsidP="00871F45">
      <w:pPr>
        <w:keepNext/>
      </w:pPr>
      <w:r>
        <w:rPr>
          <w:noProof/>
        </w:rPr>
        <w:drawing>
          <wp:inline distT="0" distB="0" distL="0" distR="0" wp14:anchorId="46514AFB" wp14:editId="24C9D9CF">
            <wp:extent cx="5686425" cy="5057775"/>
            <wp:effectExtent l="0" t="0" r="9525" b="9525"/>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D37CC3F" w14:textId="75BD6F1A" w:rsidR="00871F45" w:rsidRDefault="00871F45" w:rsidP="00871F45">
      <w:pPr>
        <w:pStyle w:val="Caption"/>
      </w:pPr>
      <w:r>
        <w:t xml:space="preserve">Figure </w:t>
      </w:r>
      <w:r w:rsidR="00C80E7D">
        <w:fldChar w:fldCharType="begin"/>
      </w:r>
      <w:r w:rsidR="00C80E7D">
        <w:instrText xml:space="preserve"> SEQ Figure \* ARABIC </w:instrText>
      </w:r>
      <w:r w:rsidR="00C80E7D">
        <w:fldChar w:fldCharType="separate"/>
      </w:r>
      <w:r w:rsidR="001313DF">
        <w:rPr>
          <w:noProof/>
        </w:rPr>
        <w:t>107</w:t>
      </w:r>
      <w:r w:rsidR="00C80E7D">
        <w:rPr>
          <w:noProof/>
        </w:rPr>
        <w:fldChar w:fldCharType="end"/>
      </w:r>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w:t>
      </w:r>
      <w:r w:rsidR="006B1DD2">
        <w:t xml:space="preserve">The fitted regression line is shown in blue. 95% </w:t>
      </w:r>
      <w:r>
        <w:rPr>
          <w:rFonts w:cstheme="minorHAnsi"/>
        </w:rPr>
        <w:t xml:space="preserve">confidence intervals are shown in gray. Individual sample values </w:t>
      </w:r>
      <w:r w:rsidR="004C6431">
        <w:rPr>
          <w:rFonts w:cstheme="minorHAnsi"/>
        </w:rPr>
        <w:t xml:space="preserve">used in the model construction </w:t>
      </w:r>
      <w:r>
        <w:rPr>
          <w:rFonts w:cstheme="minorHAnsi"/>
        </w:rPr>
        <w:t xml:space="preserve">are shown with black points.  </w:t>
      </w:r>
    </w:p>
    <w:p w14:paraId="2A9412F7" w14:textId="52C58ADB" w:rsidR="00871F45" w:rsidRDefault="00871F45" w:rsidP="00871F45">
      <w:pPr>
        <w:pStyle w:val="Caption"/>
      </w:pPr>
    </w:p>
    <w:p w14:paraId="2AA3D9F6" w14:textId="77777777" w:rsidR="001313DF" w:rsidRDefault="00397FC0" w:rsidP="001313DF">
      <w:pPr>
        <w:keepNext/>
      </w:pPr>
      <w:r>
        <w:rPr>
          <w:noProof/>
        </w:rPr>
        <w:drawing>
          <wp:inline distT="0" distB="0" distL="0" distR="0" wp14:anchorId="37B65BA5" wp14:editId="77EBB779">
            <wp:extent cx="5686425" cy="5057775"/>
            <wp:effectExtent l="0" t="0" r="9525" b="9525"/>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AED8C0E" w14:textId="36A0C571" w:rsidR="001313DF" w:rsidRDefault="001313DF" w:rsidP="001313DF">
      <w:pPr>
        <w:pStyle w:val="Caption"/>
      </w:pPr>
      <w:bookmarkStart w:id="170" w:name="_Ref14701281"/>
      <w:r>
        <w:t xml:space="preserve">Figure </w:t>
      </w:r>
      <w:r w:rsidR="00C80E7D">
        <w:fldChar w:fldCharType="begin"/>
      </w:r>
      <w:r w:rsidR="00C80E7D">
        <w:instrText xml:space="preserve"> SEQ Figure \* ARABIC </w:instrText>
      </w:r>
      <w:r w:rsidR="00C80E7D">
        <w:fldChar w:fldCharType="separate"/>
      </w:r>
      <w:r>
        <w:rPr>
          <w:noProof/>
        </w:rPr>
        <w:t>108</w:t>
      </w:r>
      <w:r w:rsidR="00C80E7D">
        <w:rPr>
          <w:noProof/>
        </w:rPr>
        <w:fldChar w:fldCharType="end"/>
      </w:r>
      <w:bookmarkEnd w:id="170"/>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5EF52935" w14:textId="77777777" w:rsidR="001313DF" w:rsidRDefault="00397FC0" w:rsidP="001313DF">
      <w:pPr>
        <w:keepNext/>
      </w:pPr>
      <w:r>
        <w:rPr>
          <w:noProof/>
        </w:rPr>
        <w:lastRenderedPageBreak/>
        <w:drawing>
          <wp:inline distT="0" distB="0" distL="0" distR="0" wp14:anchorId="69E6A853" wp14:editId="7D87B13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3AC778" w14:textId="33812BB1" w:rsidR="001313DF" w:rsidRDefault="001313DF" w:rsidP="001313DF">
      <w:pPr>
        <w:pStyle w:val="Caption"/>
      </w:pPr>
      <w:bookmarkStart w:id="171" w:name="_Ref14701282"/>
      <w:r>
        <w:t xml:space="preserve">Figure </w:t>
      </w:r>
      <w:r w:rsidR="00C80E7D">
        <w:fldChar w:fldCharType="begin"/>
      </w:r>
      <w:r w:rsidR="00C80E7D">
        <w:instrText xml:space="preserve"> SEQ Figure \* ARABIC </w:instrText>
      </w:r>
      <w:r w:rsidR="00C80E7D">
        <w:fldChar w:fldCharType="separate"/>
      </w:r>
      <w:r>
        <w:rPr>
          <w:noProof/>
        </w:rPr>
        <w:t>109</w:t>
      </w:r>
      <w:r w:rsidR="00C80E7D">
        <w:rPr>
          <w:noProof/>
        </w:rPr>
        <w:fldChar w:fldCharType="end"/>
      </w:r>
      <w:bookmarkEnd w:id="171"/>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FB2EC08" w14:textId="77777777" w:rsidR="001313DF" w:rsidRDefault="00397FC0" w:rsidP="001313DF">
      <w:pPr>
        <w:keepNext/>
      </w:pPr>
      <w:r>
        <w:rPr>
          <w:noProof/>
        </w:rPr>
        <w:lastRenderedPageBreak/>
        <w:drawing>
          <wp:inline distT="0" distB="0" distL="0" distR="0" wp14:anchorId="50D45AC2" wp14:editId="2D2DF49F">
            <wp:extent cx="5686425" cy="5057775"/>
            <wp:effectExtent l="0" t="0" r="9525" b="9525"/>
            <wp:docPr id="1073741927" name="Picture 10737419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4430D7" w14:textId="0B62B90A" w:rsidR="001313DF" w:rsidRDefault="001313DF" w:rsidP="001313DF">
      <w:pPr>
        <w:pStyle w:val="Caption"/>
      </w:pPr>
      <w:bookmarkStart w:id="172" w:name="_Ref14701284"/>
      <w:r>
        <w:t xml:space="preserve">Figure </w:t>
      </w:r>
      <w:r w:rsidR="00C80E7D">
        <w:fldChar w:fldCharType="begin"/>
      </w:r>
      <w:r w:rsidR="00C80E7D">
        <w:instrText xml:space="preserve"> SEQ Figure \* ARABIC </w:instrText>
      </w:r>
      <w:r w:rsidR="00C80E7D">
        <w:fldChar w:fldCharType="separate"/>
      </w:r>
      <w:r>
        <w:rPr>
          <w:noProof/>
        </w:rPr>
        <w:t>110</w:t>
      </w:r>
      <w:r w:rsidR="00C80E7D">
        <w:rPr>
          <w:noProof/>
        </w:rPr>
        <w:fldChar w:fldCharType="end"/>
      </w:r>
      <w:bookmarkEnd w:id="172"/>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7676D83C" w14:textId="77777777" w:rsidR="001313DF" w:rsidRDefault="00397FC0" w:rsidP="001313DF">
      <w:pPr>
        <w:keepNext/>
      </w:pPr>
      <w:r>
        <w:rPr>
          <w:noProof/>
        </w:rPr>
        <w:lastRenderedPageBreak/>
        <w:drawing>
          <wp:inline distT="0" distB="0" distL="0" distR="0" wp14:anchorId="7DAA9FD0" wp14:editId="129D4F79">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E62DB3" w14:textId="211A8828" w:rsidR="001313DF" w:rsidRDefault="001313DF" w:rsidP="001313DF">
      <w:pPr>
        <w:pStyle w:val="Caption"/>
      </w:pPr>
      <w:bookmarkStart w:id="173" w:name="_Ref14701285"/>
      <w:r>
        <w:t xml:space="preserve">Figure </w:t>
      </w:r>
      <w:r w:rsidR="00C80E7D">
        <w:fldChar w:fldCharType="begin"/>
      </w:r>
      <w:r w:rsidR="00C80E7D">
        <w:instrText xml:space="preserve"> SEQ Figure \* ARABIC </w:instrText>
      </w:r>
      <w:r w:rsidR="00C80E7D">
        <w:fldChar w:fldCharType="separate"/>
      </w:r>
      <w:r>
        <w:rPr>
          <w:noProof/>
        </w:rPr>
        <w:t>111</w:t>
      </w:r>
      <w:r w:rsidR="00C80E7D">
        <w:rPr>
          <w:noProof/>
        </w:rPr>
        <w:fldChar w:fldCharType="end"/>
      </w:r>
      <w:bookmarkEnd w:id="173"/>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5FBFEC4D" w14:textId="6316E3D4" w:rsidR="003F3FBD" w:rsidRDefault="003F3FBD" w:rsidP="003F3FBD">
      <w:pPr>
        <w:pStyle w:val="Caption"/>
        <w:keepNext/>
      </w:pPr>
      <w:bookmarkStart w:id="174" w:name="_Ref14696730"/>
      <w:r>
        <w:t xml:space="preserve">Table </w:t>
      </w:r>
      <w:r w:rsidR="00C80E7D">
        <w:fldChar w:fldCharType="begin"/>
      </w:r>
      <w:r w:rsidR="00C80E7D">
        <w:instrText xml:space="preserve"> SEQ Table \* ARABIC </w:instrText>
      </w:r>
      <w:r w:rsidR="00C80E7D">
        <w:fldChar w:fldCharType="separate"/>
      </w:r>
      <w:r w:rsidR="00D2605C">
        <w:rPr>
          <w:noProof/>
        </w:rPr>
        <w:t>20</w:t>
      </w:r>
      <w:r w:rsidR="00C80E7D">
        <w:rPr>
          <w:noProof/>
        </w:rPr>
        <w:fldChar w:fldCharType="end"/>
      </w:r>
      <w:bookmarkEnd w:id="174"/>
      <w:r>
        <w:t xml:space="preserve">: Percent composition of vegetative species at wetland sites. Data is split by month and is provided to the lowest taxonomic level available. The sums of native and non-native species is presented. </w:t>
      </w:r>
      <w:r>
        <w:lastRenderedPageBreak/>
        <w:t xml:space="preserve">The percent of the sav rake containing no vegetation is presented. Average monthly biomass of each sav rake sample is presented. </w:t>
      </w:r>
    </w:p>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397FC0" w14:paraId="40AE9AE4" w14:textId="77777777" w:rsidTr="003F3FBD">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Potamogeton crispis</w:t>
            </w:r>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F3FBD">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spacing w:after="0" w:line="240" w:lineRule="auto"/>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spacing w:after="0" w:line="240" w:lineRule="auto"/>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8</w:t>
            </w:r>
          </w:p>
        </w:tc>
      </w:tr>
      <w:tr w:rsidR="00397FC0" w14:paraId="50CC70DD" w14:textId="77777777" w:rsidTr="003F3FBD">
        <w:trPr>
          <w:gridAfter w:val="1"/>
          <w:trHeight w:val="337"/>
        </w:trPr>
        <w:tc>
          <w:tcPr>
            <w:tcW w:w="1542" w:type="dxa"/>
            <w:noWrap/>
            <w:vAlign w:val="bottom"/>
            <w:hideMark/>
          </w:tcPr>
          <w:p w14:paraId="1EF43611"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spacing w:after="0" w:line="240" w:lineRule="auto"/>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spacing w:after="0" w:line="240" w:lineRule="auto"/>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spacing w:after="0" w:line="240" w:lineRule="auto"/>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spacing w:after="0" w:line="240" w:lineRule="auto"/>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spacing w:after="0" w:line="240" w:lineRule="auto"/>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41.82</w:t>
            </w:r>
          </w:p>
        </w:tc>
      </w:tr>
      <w:tr w:rsidR="00397FC0" w14:paraId="5A93E428" w14:textId="77777777" w:rsidTr="003F3FBD">
        <w:trPr>
          <w:gridAfter w:val="1"/>
          <w:trHeight w:val="337"/>
        </w:trPr>
        <w:tc>
          <w:tcPr>
            <w:tcW w:w="1542" w:type="dxa"/>
            <w:noWrap/>
            <w:vAlign w:val="bottom"/>
            <w:hideMark/>
          </w:tcPr>
          <w:p w14:paraId="4E12B8FC"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spacing w:after="0" w:line="240" w:lineRule="auto"/>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spacing w:after="0" w:line="240" w:lineRule="auto"/>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spacing w:after="0" w:line="240" w:lineRule="auto"/>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spacing w:after="0" w:line="240" w:lineRule="auto"/>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spacing w:after="0" w:line="240" w:lineRule="auto"/>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5.87</w:t>
            </w:r>
          </w:p>
        </w:tc>
      </w:tr>
      <w:tr w:rsidR="00397FC0" w14:paraId="6DDCC73F" w14:textId="77777777" w:rsidTr="003F3FBD">
        <w:trPr>
          <w:gridAfter w:val="1"/>
          <w:trHeight w:val="337"/>
        </w:trPr>
        <w:tc>
          <w:tcPr>
            <w:tcW w:w="1542" w:type="dxa"/>
            <w:noWrap/>
            <w:vAlign w:val="bottom"/>
            <w:hideMark/>
          </w:tcPr>
          <w:p w14:paraId="76A4C1B9"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29A8C554"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spacing w:after="0" w:line="240" w:lineRule="auto"/>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spacing w:after="0" w:line="240" w:lineRule="auto"/>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spacing w:after="0" w:line="240" w:lineRule="auto"/>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spacing w:after="0" w:line="240" w:lineRule="auto"/>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8.05</w:t>
            </w:r>
          </w:p>
        </w:tc>
      </w:tr>
      <w:tr w:rsidR="00397FC0" w14:paraId="64378BF4" w14:textId="77777777" w:rsidTr="003F3FBD">
        <w:trPr>
          <w:gridAfter w:val="1"/>
          <w:trHeight w:val="337"/>
        </w:trPr>
        <w:tc>
          <w:tcPr>
            <w:tcW w:w="1542" w:type="dxa"/>
            <w:noWrap/>
            <w:vAlign w:val="bottom"/>
            <w:hideMark/>
          </w:tcPr>
          <w:p w14:paraId="49D4A011"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spacing w:after="0" w:line="240" w:lineRule="auto"/>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spacing w:after="0" w:line="240" w:lineRule="auto"/>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spacing w:after="0" w:line="240" w:lineRule="auto"/>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spacing w:after="0" w:line="240" w:lineRule="auto"/>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spacing w:after="0" w:line="240" w:lineRule="auto"/>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49</w:t>
            </w:r>
          </w:p>
        </w:tc>
      </w:tr>
      <w:tr w:rsidR="00397FC0" w14:paraId="1E323522" w14:textId="77777777" w:rsidTr="003F3FBD">
        <w:trPr>
          <w:gridAfter w:val="1"/>
          <w:trHeight w:val="337"/>
        </w:trPr>
        <w:tc>
          <w:tcPr>
            <w:tcW w:w="1542" w:type="dxa"/>
            <w:noWrap/>
            <w:vAlign w:val="bottom"/>
            <w:hideMark/>
          </w:tcPr>
          <w:p w14:paraId="4200F64B"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spacing w:after="0" w:line="240" w:lineRule="auto"/>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spacing w:after="0" w:line="240" w:lineRule="auto"/>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spacing w:after="0" w:line="240" w:lineRule="auto"/>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spacing w:after="0" w:line="240" w:lineRule="auto"/>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spacing w:after="0" w:line="240" w:lineRule="auto"/>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94.42</w:t>
            </w:r>
          </w:p>
        </w:tc>
      </w:tr>
      <w:tr w:rsidR="00397FC0" w14:paraId="0507A059" w14:textId="77777777" w:rsidTr="003F3FBD">
        <w:trPr>
          <w:gridAfter w:val="1"/>
          <w:trHeight w:val="337"/>
        </w:trPr>
        <w:tc>
          <w:tcPr>
            <w:tcW w:w="1542" w:type="dxa"/>
            <w:noWrap/>
            <w:vAlign w:val="bottom"/>
            <w:hideMark/>
          </w:tcPr>
          <w:p w14:paraId="072D26A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spacing w:after="0" w:line="240" w:lineRule="auto"/>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spacing w:after="0" w:line="240" w:lineRule="auto"/>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spacing w:after="0" w:line="240" w:lineRule="auto"/>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spacing w:after="0" w:line="240" w:lineRule="auto"/>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spacing w:after="0" w:line="240" w:lineRule="auto"/>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79</w:t>
            </w:r>
          </w:p>
        </w:tc>
      </w:tr>
      <w:tr w:rsidR="00397FC0" w14:paraId="4D167B62" w14:textId="77777777" w:rsidTr="003F3FBD">
        <w:trPr>
          <w:gridAfter w:val="1"/>
          <w:trHeight w:val="337"/>
        </w:trPr>
        <w:tc>
          <w:tcPr>
            <w:tcW w:w="1542" w:type="dxa"/>
            <w:noWrap/>
            <w:vAlign w:val="bottom"/>
            <w:hideMark/>
          </w:tcPr>
          <w:p w14:paraId="109F30E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spacing w:after="0" w:line="240" w:lineRule="auto"/>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spacing w:after="0" w:line="240" w:lineRule="auto"/>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spacing w:after="0" w:line="240" w:lineRule="auto"/>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spacing w:after="0" w:line="240" w:lineRule="auto"/>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1</w:t>
            </w:r>
          </w:p>
        </w:tc>
      </w:tr>
      <w:tr w:rsidR="00397FC0" w14:paraId="3F8B7B69" w14:textId="77777777" w:rsidTr="003F3FBD">
        <w:trPr>
          <w:gridAfter w:val="1"/>
          <w:trHeight w:val="337"/>
        </w:trPr>
        <w:tc>
          <w:tcPr>
            <w:tcW w:w="1542" w:type="dxa"/>
            <w:noWrap/>
            <w:vAlign w:val="bottom"/>
            <w:hideMark/>
          </w:tcPr>
          <w:p w14:paraId="72883FC8" w14:textId="77777777" w:rsidR="00397FC0" w:rsidRDefault="00397FC0">
            <w:pPr>
              <w:spacing w:after="0" w:line="240" w:lineRule="auto"/>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spacing w:after="0" w:line="240" w:lineRule="auto"/>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spacing w:after="0" w:line="240" w:lineRule="auto"/>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spacing w:after="0" w:line="240" w:lineRule="auto"/>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spacing w:after="0" w:line="240" w:lineRule="auto"/>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76.67</w:t>
            </w:r>
          </w:p>
        </w:tc>
      </w:tr>
      <w:tr w:rsidR="00397FC0" w14:paraId="2661E236" w14:textId="77777777" w:rsidTr="003F3FBD">
        <w:trPr>
          <w:gridAfter w:val="1"/>
          <w:trHeight w:val="337"/>
        </w:trPr>
        <w:tc>
          <w:tcPr>
            <w:tcW w:w="1542" w:type="dxa"/>
            <w:noWrap/>
            <w:vAlign w:val="bottom"/>
            <w:hideMark/>
          </w:tcPr>
          <w:p w14:paraId="650A4402"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spacing w:after="0" w:line="240" w:lineRule="auto"/>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spacing w:after="0" w:line="240" w:lineRule="auto"/>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spacing w:after="0" w:line="240" w:lineRule="auto"/>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spacing w:after="0" w:line="240" w:lineRule="auto"/>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spacing w:after="0" w:line="240" w:lineRule="auto"/>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81.66</w:t>
            </w:r>
          </w:p>
        </w:tc>
      </w:tr>
      <w:tr w:rsidR="00397FC0" w14:paraId="55C9EB11" w14:textId="77777777" w:rsidTr="003F3FBD">
        <w:trPr>
          <w:gridAfter w:val="1"/>
          <w:trHeight w:val="337"/>
        </w:trPr>
        <w:tc>
          <w:tcPr>
            <w:tcW w:w="1542" w:type="dxa"/>
            <w:noWrap/>
            <w:vAlign w:val="bottom"/>
            <w:hideMark/>
          </w:tcPr>
          <w:p w14:paraId="142FF7AE"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spacing w:after="0" w:line="240" w:lineRule="auto"/>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spacing w:after="0" w:line="240" w:lineRule="auto"/>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spacing w:after="0" w:line="240" w:lineRule="auto"/>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spacing w:after="0" w:line="240" w:lineRule="auto"/>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spacing w:after="0" w:line="240" w:lineRule="auto"/>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3.88</w:t>
            </w:r>
          </w:p>
        </w:tc>
      </w:tr>
      <w:tr w:rsidR="00397FC0" w14:paraId="4EAE64B7" w14:textId="77777777" w:rsidTr="003F3FBD">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spacing w:after="0" w:line="240" w:lineRule="auto"/>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spacing w:after="0" w:line="240" w:lineRule="auto"/>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spacing w:after="0" w:line="240" w:lineRule="auto"/>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spacing w:after="0" w:line="240" w:lineRule="auto"/>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spacing w:after="0" w:line="240" w:lineRule="auto"/>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spacing w:after="0" w:line="240" w:lineRule="auto"/>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4DD83C6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60C655F4" w:rsidR="00871F45" w:rsidRDefault="00871F45" w:rsidP="005045A8">
                            <w:pPr>
                              <w:pStyle w:val="Caption"/>
                              <w:rPr>
                                <w:noProof/>
                              </w:rPr>
                            </w:pPr>
                            <w:bookmarkStart w:id="175" w:name="_Ref14701605"/>
                            <w:r>
                              <w:t xml:space="preserve">Figure </w:t>
                            </w:r>
                            <w:r w:rsidR="00C80E7D">
                              <w:fldChar w:fldCharType="begin"/>
                            </w:r>
                            <w:r w:rsidR="00C80E7D">
                              <w:instrText xml:space="preserve"> SEQ Figure \* ARABIC </w:instrText>
                            </w:r>
                            <w:r w:rsidR="00C80E7D">
                              <w:fldChar w:fldCharType="separate"/>
                            </w:r>
                            <w:r w:rsidR="001313DF">
                              <w:rPr>
                                <w:noProof/>
                              </w:rPr>
                              <w:t>112</w:t>
                            </w:r>
                            <w:r w:rsidR="00C80E7D">
                              <w:rPr>
                                <w:noProof/>
                              </w:rPr>
                              <w:fldChar w:fldCharType="end"/>
                            </w:r>
                            <w:bookmarkEnd w:id="175"/>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035" type="#_x0000_t202" style="position:absolute;margin-left:3.75pt;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" stroked="f">
                <v:textbox style="mso-fit-shape-to-text:t" inset="0,0,0,0">
                  <w:txbxContent>
                    <w:p w14:paraId="576A3F54" w14:textId="60C655F4" w:rsidR="00871F45" w:rsidRDefault="00871F45" w:rsidP="005045A8">
                      <w:pPr>
                        <w:pStyle w:val="Caption"/>
                        <w:rPr>
                          <w:noProof/>
                        </w:rPr>
                      </w:pPr>
                      <w:bookmarkStart w:id="176" w:name="_Ref14701605"/>
                      <w:r>
                        <w:t xml:space="preserve">Figure </w:t>
                      </w:r>
                      <w:r w:rsidR="00C80E7D">
                        <w:fldChar w:fldCharType="begin"/>
                      </w:r>
                      <w:r w:rsidR="00C80E7D">
                        <w:instrText xml:space="preserve"> SEQ Figure \* ARABIC </w:instrText>
                      </w:r>
                      <w:r w:rsidR="00C80E7D">
                        <w:fldChar w:fldCharType="separate"/>
                      </w:r>
                      <w:r w:rsidR="001313DF">
                        <w:rPr>
                          <w:noProof/>
                        </w:rPr>
                        <w:t>112</w:t>
                      </w:r>
                      <w:r w:rsidR="00C80E7D">
                        <w:rPr>
                          <w:noProof/>
                        </w:rPr>
                        <w:fldChar w:fldCharType="end"/>
                      </w:r>
                      <w:bookmarkEnd w:id="176"/>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3600"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38" name="Text Box 1073741938"/>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2619AFE1" w:rsidR="00871F45" w:rsidRDefault="00871F45" w:rsidP="0073763D">
                            <w:pPr>
                              <w:pStyle w:val="Caption"/>
                              <w:rPr>
                                <w:noProof/>
                              </w:rPr>
                            </w:pPr>
                            <w:bookmarkStart w:id="177" w:name="_Ref14698748"/>
                            <w:r>
                              <w:t xml:space="preserve">Figure </w:t>
                            </w:r>
                            <w:r w:rsidR="00C80E7D">
                              <w:fldChar w:fldCharType="begin"/>
                            </w:r>
                            <w:r w:rsidR="00C80E7D">
                              <w:instrText xml:space="preserve"> SEQ Figure \* ARABIC </w:instrText>
                            </w:r>
                            <w:r w:rsidR="00C80E7D">
                              <w:fldChar w:fldCharType="separate"/>
                            </w:r>
                            <w:r w:rsidR="001313DF">
                              <w:rPr>
                                <w:noProof/>
                              </w:rPr>
                              <w:t>113</w:t>
                            </w:r>
                            <w:r w:rsidR="00C80E7D">
                              <w:rPr>
                                <w:noProof/>
                              </w:rPr>
                              <w:fldChar w:fldCharType="end"/>
                            </w:r>
                            <w:bookmarkEnd w:id="177"/>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38" o:spid="_x0000_s1036" type="#_x0000_t202" style="position:absolute;margin-left:9.75pt;margin-top:315pt;width:448.4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" stroked="f">
                <v:textbox style="mso-fit-shape-to-text:t" inset="0,0,0,0">
                  <w:txbxContent>
                    <w:p w14:paraId="5A33FD6F" w14:textId="2619AFE1" w:rsidR="00871F45" w:rsidRDefault="00871F45" w:rsidP="0073763D">
                      <w:pPr>
                        <w:pStyle w:val="Caption"/>
                        <w:rPr>
                          <w:noProof/>
                        </w:rPr>
                      </w:pPr>
                      <w:bookmarkStart w:id="178" w:name="_Ref14698748"/>
                      <w:r>
                        <w:t xml:space="preserve">Figure </w:t>
                      </w:r>
                      <w:r w:rsidR="00C80E7D">
                        <w:fldChar w:fldCharType="begin"/>
                      </w:r>
                      <w:r w:rsidR="00C80E7D">
                        <w:instrText xml:space="preserve"> SEQ Figure \* ARABIC </w:instrText>
                      </w:r>
                      <w:r w:rsidR="00C80E7D">
                        <w:fldChar w:fldCharType="separate"/>
                      </w:r>
                      <w:r w:rsidR="001313DF">
                        <w:rPr>
                          <w:noProof/>
                        </w:rPr>
                        <w:t>113</w:t>
                      </w:r>
                      <w:r w:rsidR="00C80E7D">
                        <w:rPr>
                          <w:noProof/>
                        </w:rPr>
                        <w:fldChar w:fldCharType="end"/>
                      </w:r>
                      <w:bookmarkEnd w:id="178"/>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5408"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1936" name="Picture 10737419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3840"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148C908E" w:rsidR="00871F45" w:rsidRDefault="00871F45" w:rsidP="005045A8">
                            <w:pPr>
                              <w:pStyle w:val="Caption"/>
                              <w:rPr>
                                <w:noProof/>
                              </w:rPr>
                            </w:pPr>
                            <w:bookmarkStart w:id="179" w:name="_Ref14701608"/>
                            <w:r>
                              <w:t xml:space="preserve">Figure </w:t>
                            </w:r>
                            <w:r w:rsidR="00C80E7D">
                              <w:fldChar w:fldCharType="begin"/>
                            </w:r>
                            <w:r w:rsidR="00C80E7D">
                              <w:instrText xml:space="preserve"> SEQ Figure \* ARABIC </w:instrText>
                            </w:r>
                            <w:r w:rsidR="00C80E7D">
                              <w:fldChar w:fldCharType="separate"/>
                            </w:r>
                            <w:r w:rsidR="001313DF">
                              <w:rPr>
                                <w:noProof/>
                              </w:rPr>
                              <w:t>114</w:t>
                            </w:r>
                            <w:r w:rsidR="00C80E7D">
                              <w:rPr>
                                <w:noProof/>
                              </w:rPr>
                              <w:fldChar w:fldCharType="end"/>
                            </w:r>
                            <w:bookmarkEnd w:id="179"/>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037" type="#_x0000_t202" style="position:absolute;margin-left:0;margin-top:625.25pt;width:468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" stroked="f">
                <v:textbox style="mso-fit-shape-to-text:t" inset="0,0,0,0">
                  <w:txbxContent>
                    <w:p w14:paraId="2C8B9167" w14:textId="148C908E" w:rsidR="00871F45" w:rsidRDefault="00871F45" w:rsidP="005045A8">
                      <w:pPr>
                        <w:pStyle w:val="Caption"/>
                        <w:rPr>
                          <w:noProof/>
                        </w:rPr>
                      </w:pPr>
                      <w:bookmarkStart w:id="180" w:name="_Ref14701608"/>
                      <w:r>
                        <w:t xml:space="preserve">Figure </w:t>
                      </w:r>
                      <w:r w:rsidR="00C80E7D">
                        <w:fldChar w:fldCharType="begin"/>
                      </w:r>
                      <w:r w:rsidR="00C80E7D">
                        <w:instrText xml:space="preserve"> SEQ Figure \* ARABIC </w:instrText>
                      </w:r>
                      <w:r w:rsidR="00C80E7D">
                        <w:fldChar w:fldCharType="separate"/>
                      </w:r>
                      <w:r w:rsidR="001313DF">
                        <w:rPr>
                          <w:noProof/>
                        </w:rPr>
                        <w:t>114</w:t>
                      </w:r>
                      <w:r w:rsidR="00C80E7D">
                        <w:rPr>
                          <w:noProof/>
                        </w:rPr>
                        <w:fldChar w:fldCharType="end"/>
                      </w:r>
                      <w:bookmarkEnd w:id="180"/>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8480"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5" name="Picture 1073741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5648"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39" name="Text Box 1073741939"/>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1E58C5D4" w:rsidR="00871F45" w:rsidRDefault="00871F45" w:rsidP="0073338D">
                            <w:pPr>
                              <w:pStyle w:val="Caption"/>
                              <w:rPr>
                                <w:noProof/>
                              </w:rPr>
                            </w:pPr>
                            <w:bookmarkStart w:id="181" w:name="_Ref14701609"/>
                            <w:r>
                              <w:t xml:space="preserve">Figure </w:t>
                            </w:r>
                            <w:r w:rsidR="00C80E7D">
                              <w:fldChar w:fldCharType="begin"/>
                            </w:r>
                            <w:r w:rsidR="00C80E7D">
                              <w:instrText xml:space="preserve"> SEQ Figure \* ARABIC </w:instrText>
                            </w:r>
                            <w:r w:rsidR="00C80E7D">
                              <w:fldChar w:fldCharType="separate"/>
                            </w:r>
                            <w:r w:rsidR="001313DF">
                              <w:rPr>
                                <w:noProof/>
                              </w:rPr>
                              <w:t>115</w:t>
                            </w:r>
                            <w:r w:rsidR="00C80E7D">
                              <w:rPr>
                                <w:noProof/>
                              </w:rPr>
                              <w:fldChar w:fldCharType="end"/>
                            </w:r>
                            <w:bookmarkEnd w:id="181"/>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39" o:spid="_x0000_s1038" type="#_x0000_t202" style="position:absolute;margin-left:0;margin-top:331.6pt;width:453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bnm0NwIAAHYEAAAOAAAAAAAAAAAA&#10;AAAAAC4CAABkcnMvZTJvRG9jLnhtbFBLAQItABQABgAIAAAAIQDpi6og3gAAAAgBAAAPAAAAAAAA&#10;AAAAAAAAAJEEAABkcnMvZG93bnJldi54bWxQSwUGAAAAAAQABADzAAAAnAUAAAAA&#10;" stroked="f">
                <v:textbox style="mso-fit-shape-to-text:t" inset="0,0,0,0">
                  <w:txbxContent>
                    <w:p w14:paraId="73DD63CA" w14:textId="1E58C5D4" w:rsidR="00871F45" w:rsidRDefault="00871F45" w:rsidP="0073338D">
                      <w:pPr>
                        <w:pStyle w:val="Caption"/>
                        <w:rPr>
                          <w:noProof/>
                        </w:rPr>
                      </w:pPr>
                      <w:bookmarkStart w:id="182" w:name="_Ref14701609"/>
                      <w:r>
                        <w:t xml:space="preserve">Figure </w:t>
                      </w:r>
                      <w:r w:rsidR="00C80E7D">
                        <w:fldChar w:fldCharType="begin"/>
                      </w:r>
                      <w:r w:rsidR="00C80E7D">
                        <w:instrText xml:space="preserve"> SEQ Figure \* ARABIC </w:instrText>
                      </w:r>
                      <w:r w:rsidR="00C80E7D">
                        <w:fldChar w:fldCharType="separate"/>
                      </w:r>
                      <w:r w:rsidR="001313DF">
                        <w:rPr>
                          <w:noProof/>
                        </w:rPr>
                        <w:t>115</w:t>
                      </w:r>
                      <w:r w:rsidR="00C80E7D">
                        <w:rPr>
                          <w:noProof/>
                        </w:rPr>
                        <w:fldChar w:fldCharType="end"/>
                      </w:r>
                      <w:bookmarkEnd w:id="182"/>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7456"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1934" name="Picture 1073741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5888"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6C6BAA8B" w:rsidR="00871F45" w:rsidRDefault="00871F45" w:rsidP="005045A8">
                            <w:pPr>
                              <w:pStyle w:val="Caption"/>
                              <w:rPr>
                                <w:noProof/>
                              </w:rPr>
                            </w:pPr>
                            <w:bookmarkStart w:id="183" w:name="_Ref14701610"/>
                            <w:r>
                              <w:t xml:space="preserve">Figure </w:t>
                            </w:r>
                            <w:r w:rsidR="00C80E7D">
                              <w:fldChar w:fldCharType="begin"/>
                            </w:r>
                            <w:r w:rsidR="00C80E7D">
                              <w:instrText xml:space="preserve"> SEQ Figure \* ARABIC </w:instrText>
                            </w:r>
                            <w:r w:rsidR="00C80E7D">
                              <w:fldChar w:fldCharType="separate"/>
                            </w:r>
                            <w:r w:rsidR="001313DF">
                              <w:rPr>
                                <w:noProof/>
                              </w:rPr>
                              <w:t>116</w:t>
                            </w:r>
                            <w:r w:rsidR="00C80E7D">
                              <w:rPr>
                                <w:noProof/>
                              </w:rPr>
                              <w:fldChar w:fldCharType="end"/>
                            </w:r>
                            <w:bookmarkEnd w:id="183"/>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4" o:spid="_x0000_s1039" type="#_x0000_t202" style="position:absolute;margin-left:0;margin-top:625.25pt;width:468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" stroked="f">
                <v:textbox style="mso-fit-shape-to-text:t" inset="0,0,0,0">
                  <w:txbxContent>
                    <w:p w14:paraId="0598F623" w14:textId="6C6BAA8B" w:rsidR="00871F45" w:rsidRDefault="00871F45" w:rsidP="005045A8">
                      <w:pPr>
                        <w:pStyle w:val="Caption"/>
                        <w:rPr>
                          <w:noProof/>
                        </w:rPr>
                      </w:pPr>
                      <w:bookmarkStart w:id="184" w:name="_Ref14701610"/>
                      <w:r>
                        <w:t xml:space="preserve">Figure </w:t>
                      </w:r>
                      <w:r w:rsidR="00C80E7D">
                        <w:fldChar w:fldCharType="begin"/>
                      </w:r>
                      <w:r w:rsidR="00C80E7D">
                        <w:instrText xml:space="preserve"> SEQ Figure \* ARABIC </w:instrText>
                      </w:r>
                      <w:r w:rsidR="00C80E7D">
                        <w:fldChar w:fldCharType="separate"/>
                      </w:r>
                      <w:r w:rsidR="001313DF">
                        <w:rPr>
                          <w:noProof/>
                        </w:rPr>
                        <w:t>116</w:t>
                      </w:r>
                      <w:r w:rsidR="00C80E7D">
                        <w:rPr>
                          <w:noProof/>
                        </w:rPr>
                        <w:fldChar w:fldCharType="end"/>
                      </w:r>
                      <w:bookmarkEnd w:id="184"/>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69504"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3" name="Picture 10737419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0" name="Text Box 107374194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031BE437" w:rsidR="00871F45" w:rsidRDefault="00871F45" w:rsidP="0073338D">
                            <w:pPr>
                              <w:pStyle w:val="Caption"/>
                              <w:rPr>
                                <w:noProof/>
                              </w:rPr>
                            </w:pPr>
                            <w:bookmarkStart w:id="185" w:name="_Ref14701611"/>
                            <w:r>
                              <w:t xml:space="preserve">Figure </w:t>
                            </w:r>
                            <w:r w:rsidR="00C80E7D">
                              <w:fldChar w:fldCharType="begin"/>
                            </w:r>
                            <w:r w:rsidR="00C80E7D">
                              <w:instrText xml:space="preserve"> SEQ Figure \* ARABIC </w:instrText>
                            </w:r>
                            <w:r w:rsidR="00C80E7D">
                              <w:fldChar w:fldCharType="separate"/>
                            </w:r>
                            <w:r w:rsidR="001313DF">
                              <w:rPr>
                                <w:noProof/>
                              </w:rPr>
                              <w:t>117</w:t>
                            </w:r>
                            <w:r w:rsidR="00C80E7D">
                              <w:rPr>
                                <w:noProof/>
                              </w:rPr>
                              <w:fldChar w:fldCharType="end"/>
                            </w:r>
                            <w:bookmarkEnd w:id="185"/>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0" o:spid="_x0000_s1040" type="#_x0000_t202" style="position:absolute;margin-left:0;margin-top:342.3pt;width:468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" stroked="f">
                <v:textbox style="mso-fit-shape-to-text:t" inset="0,0,0,0">
                  <w:txbxContent>
                    <w:p w14:paraId="03758787" w14:textId="031BE437" w:rsidR="00871F45" w:rsidRDefault="00871F45" w:rsidP="0073338D">
                      <w:pPr>
                        <w:pStyle w:val="Caption"/>
                        <w:rPr>
                          <w:noProof/>
                        </w:rPr>
                      </w:pPr>
                      <w:bookmarkStart w:id="186" w:name="_Ref14701611"/>
                      <w:r>
                        <w:t xml:space="preserve">Figure </w:t>
                      </w:r>
                      <w:r w:rsidR="00C80E7D">
                        <w:fldChar w:fldCharType="begin"/>
                      </w:r>
                      <w:r w:rsidR="00C80E7D">
                        <w:instrText xml:space="preserve"> SEQ Figure \* ARABIC </w:instrText>
                      </w:r>
                      <w:r w:rsidR="00C80E7D">
                        <w:fldChar w:fldCharType="separate"/>
                      </w:r>
                      <w:r w:rsidR="001313DF">
                        <w:rPr>
                          <w:noProof/>
                        </w:rPr>
                        <w:t>117</w:t>
                      </w:r>
                      <w:r w:rsidR="00C80E7D">
                        <w:rPr>
                          <w:noProof/>
                        </w:rPr>
                        <w:fldChar w:fldCharType="end"/>
                      </w:r>
                      <w:bookmarkEnd w:id="186"/>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0528"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2" name="Picture 1073741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1925" name="Picture 1073741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2664490C" w:rsidR="005045A8" w:rsidRDefault="005045A8" w:rsidP="005045A8">
      <w:pPr>
        <w:pStyle w:val="Caption"/>
      </w:pPr>
      <w:bookmarkStart w:id="187" w:name="_Ref14701288"/>
      <w:r>
        <w:t xml:space="preserve">Figure </w:t>
      </w:r>
      <w:r w:rsidR="00C80E7D">
        <w:fldChar w:fldCharType="begin"/>
      </w:r>
      <w:r w:rsidR="00C80E7D">
        <w:instrText xml:space="preserve"> SEQ Figure \* ARABIC </w:instrText>
      </w:r>
      <w:r w:rsidR="00C80E7D">
        <w:fldChar w:fldCharType="separate"/>
      </w:r>
      <w:r w:rsidR="001313DF">
        <w:rPr>
          <w:noProof/>
        </w:rPr>
        <w:t>118</w:t>
      </w:r>
      <w:r w:rsidR="00C80E7D">
        <w:rPr>
          <w:noProof/>
        </w:rPr>
        <w:fldChar w:fldCharType="end"/>
      </w:r>
      <w:bookmarkEnd w:id="187"/>
      <w:r>
        <w:t xml:space="preserve">. Map of Browns and Winter Islands with aerial coverage of sav rakes in january,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0B718571" w:rsidR="00871F45" w:rsidRDefault="00871F45" w:rsidP="0073338D">
                            <w:pPr>
                              <w:pStyle w:val="Caption"/>
                              <w:rPr>
                                <w:noProof/>
                              </w:rPr>
                            </w:pPr>
                            <w:bookmarkStart w:id="188" w:name="_Ref14701614"/>
                            <w:r>
                              <w:t xml:space="preserve">Figure </w:t>
                            </w:r>
                            <w:r w:rsidR="00C80E7D">
                              <w:fldChar w:fldCharType="begin"/>
                            </w:r>
                            <w:r w:rsidR="00C80E7D">
                              <w:instrText xml:space="preserve"> SEQ Figure \* ARABIC </w:instrText>
                            </w:r>
                            <w:r w:rsidR="00C80E7D">
                              <w:fldChar w:fldCharType="separate"/>
                            </w:r>
                            <w:r w:rsidR="001313DF">
                              <w:rPr>
                                <w:noProof/>
                              </w:rPr>
                              <w:t>119</w:t>
                            </w:r>
                            <w:r w:rsidR="00C80E7D">
                              <w:rPr>
                                <w:noProof/>
                              </w:rPr>
                              <w:fldChar w:fldCharType="end"/>
                            </w:r>
                            <w:bookmarkEnd w:id="188"/>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1" o:spid="_x0000_s1041"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" stroked="f">
                <v:textbox style="mso-fit-shape-to-text:t" inset="0,0,0,0">
                  <w:txbxContent>
                    <w:p w14:paraId="1E54DBEE" w14:textId="0B718571" w:rsidR="00871F45" w:rsidRDefault="00871F45" w:rsidP="0073338D">
                      <w:pPr>
                        <w:pStyle w:val="Caption"/>
                        <w:rPr>
                          <w:noProof/>
                        </w:rPr>
                      </w:pPr>
                      <w:bookmarkStart w:id="189" w:name="_Ref14701614"/>
                      <w:r>
                        <w:t xml:space="preserve">Figure </w:t>
                      </w:r>
                      <w:r w:rsidR="00C80E7D">
                        <w:fldChar w:fldCharType="begin"/>
                      </w:r>
                      <w:r w:rsidR="00C80E7D">
                        <w:instrText xml:space="preserve"> SEQ Figure \* ARABIC </w:instrText>
                      </w:r>
                      <w:r w:rsidR="00C80E7D">
                        <w:fldChar w:fldCharType="separate"/>
                      </w:r>
                      <w:r w:rsidR="001313DF">
                        <w:rPr>
                          <w:noProof/>
                        </w:rPr>
                        <w:t>119</w:t>
                      </w:r>
                      <w:r w:rsidR="00C80E7D">
                        <w:rPr>
                          <w:noProof/>
                        </w:rPr>
                        <w:fldChar w:fldCharType="end"/>
                      </w:r>
                      <w:bookmarkEnd w:id="189"/>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7155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1924" name="Picture 10737419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0C67BE33" w:rsidR="00397FC0" w:rsidRDefault="0073338D" w:rsidP="0073338D">
      <w:pPr>
        <w:pStyle w:val="Caption"/>
      </w:pPr>
      <w:bookmarkStart w:id="190" w:name="_Ref14701289"/>
      <w:r>
        <w:lastRenderedPageBreak/>
        <w:t xml:space="preserve">Figure </w:t>
      </w:r>
      <w:r w:rsidR="00C80E7D">
        <w:fldChar w:fldCharType="begin"/>
      </w:r>
      <w:r w:rsidR="00C80E7D">
        <w:instrText xml:space="preserve"> SEQ Figure \* ARABIC </w:instrText>
      </w:r>
      <w:r w:rsidR="00C80E7D">
        <w:fldChar w:fldCharType="separate"/>
      </w:r>
      <w:r w:rsidR="001313DF">
        <w:rPr>
          <w:noProof/>
        </w:rPr>
        <w:t>120</w:t>
      </w:r>
      <w:r w:rsidR="00C80E7D">
        <w:rPr>
          <w:noProof/>
        </w:rPr>
        <w:fldChar w:fldCharType="end"/>
      </w:r>
      <w:bookmarkEnd w:id="190"/>
      <w:r>
        <w:t xml:space="preserve">. Map of Prospect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1923" name="Picture 10737419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1399FA5C" w:rsidR="00397FC0" w:rsidRDefault="00045436" w:rsidP="00045436">
      <w:pPr>
        <w:pStyle w:val="Caption"/>
      </w:pPr>
      <w:bookmarkStart w:id="191" w:name="_Ref14701321"/>
      <w:r>
        <w:lastRenderedPageBreak/>
        <w:t xml:space="preserve">Figure </w:t>
      </w:r>
      <w:r w:rsidR="00C80E7D">
        <w:fldChar w:fldCharType="begin"/>
      </w:r>
      <w:r w:rsidR="00C80E7D">
        <w:instrText xml:space="preserve"> SEQ Figure \* ARABIC </w:instrText>
      </w:r>
      <w:r w:rsidR="00C80E7D">
        <w:fldChar w:fldCharType="separate"/>
      </w:r>
      <w:r w:rsidR="001313DF">
        <w:rPr>
          <w:noProof/>
        </w:rPr>
        <w:t>121</w:t>
      </w:r>
      <w:r w:rsidR="00C80E7D">
        <w:rPr>
          <w:noProof/>
        </w:rPr>
        <w:fldChar w:fldCharType="end"/>
      </w:r>
      <w:bookmarkEnd w:id="191"/>
      <w:r>
        <w:t xml:space="preserve">. Map of Prospect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1922" name="Picture 107374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6CA4E513" w:rsidR="00397FC0" w:rsidRDefault="0073338D" w:rsidP="0073338D">
      <w:pPr>
        <w:pStyle w:val="Caption"/>
      </w:pPr>
      <w:bookmarkStart w:id="192" w:name="_Ref14701322"/>
      <w:r>
        <w:lastRenderedPageBreak/>
        <w:t xml:space="preserve">Figure </w:t>
      </w:r>
      <w:r w:rsidR="00C80E7D">
        <w:fldChar w:fldCharType="begin"/>
      </w:r>
      <w:r w:rsidR="00C80E7D">
        <w:instrText xml:space="preserve"> SEQ Figure \* ARABIC </w:instrText>
      </w:r>
      <w:r w:rsidR="00C80E7D">
        <w:fldChar w:fldCharType="separate"/>
      </w:r>
      <w:r w:rsidR="001313DF">
        <w:rPr>
          <w:noProof/>
        </w:rPr>
        <w:t>122</w:t>
      </w:r>
      <w:r w:rsidR="00C80E7D">
        <w:rPr>
          <w:noProof/>
        </w:rPr>
        <w:fldChar w:fldCharType="end"/>
      </w:r>
      <w:bookmarkEnd w:id="192"/>
      <w:r>
        <w:t xml:space="preserve">. Map of Prospect Island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2BB1F9C1" w:rsidR="00397FC0" w:rsidRDefault="00045436" w:rsidP="00045436">
      <w:pPr>
        <w:pStyle w:val="Caption"/>
      </w:pPr>
      <w:bookmarkStart w:id="193" w:name="_Ref14701323"/>
      <w:r>
        <w:lastRenderedPageBreak/>
        <w:t xml:space="preserve">Figure </w:t>
      </w:r>
      <w:r w:rsidR="00C80E7D">
        <w:fldChar w:fldCharType="begin"/>
      </w:r>
      <w:r w:rsidR="00C80E7D">
        <w:instrText xml:space="preserve"> SEQ Figure \* ARABIC </w:instrText>
      </w:r>
      <w:r w:rsidR="00C80E7D">
        <w:fldChar w:fldCharType="separate"/>
      </w:r>
      <w:r w:rsidR="001313DF">
        <w:rPr>
          <w:noProof/>
        </w:rPr>
        <w:t>123</w:t>
      </w:r>
      <w:r w:rsidR="00C80E7D">
        <w:rPr>
          <w:noProof/>
        </w:rPr>
        <w:fldChar w:fldCharType="end"/>
      </w:r>
      <w:bookmarkEnd w:id="193"/>
      <w:r>
        <w:t xml:space="preserve">. Map of Prospect island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1920" name="Picture 1073741920"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76AD8315" w:rsidR="00397FC0" w:rsidRDefault="0073338D" w:rsidP="0073338D">
      <w:pPr>
        <w:pStyle w:val="Caption"/>
      </w:pPr>
      <w:bookmarkStart w:id="194" w:name="_Ref14701327"/>
      <w:r>
        <w:lastRenderedPageBreak/>
        <w:t xml:space="preserve">Figure </w:t>
      </w:r>
      <w:r w:rsidR="00C80E7D">
        <w:fldChar w:fldCharType="begin"/>
      </w:r>
      <w:r w:rsidR="00C80E7D">
        <w:instrText xml:space="preserve"> SEQ Figure \* ARABIC </w:instrText>
      </w:r>
      <w:r w:rsidR="00C80E7D">
        <w:fldChar w:fldCharType="separate"/>
      </w:r>
      <w:r w:rsidR="001313DF">
        <w:rPr>
          <w:noProof/>
        </w:rPr>
        <w:t>124</w:t>
      </w:r>
      <w:r w:rsidR="00C80E7D">
        <w:rPr>
          <w:noProof/>
        </w:rPr>
        <w:fldChar w:fldCharType="end"/>
      </w:r>
      <w:bookmarkEnd w:id="194"/>
      <w:r>
        <w:t xml:space="preserve">. Map of liberty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178B125D" w:rsidR="00397FC0" w:rsidRDefault="00045436" w:rsidP="00045436">
      <w:pPr>
        <w:pStyle w:val="Caption"/>
      </w:pPr>
      <w:bookmarkStart w:id="195" w:name="_Ref14701330"/>
      <w:r>
        <w:lastRenderedPageBreak/>
        <w:t xml:space="preserve">Figure </w:t>
      </w:r>
      <w:r w:rsidR="00C80E7D">
        <w:fldChar w:fldCharType="begin"/>
      </w:r>
      <w:r w:rsidR="00C80E7D">
        <w:instrText xml:space="preserve"> SEQ Figure \* ARABIC </w:instrText>
      </w:r>
      <w:r w:rsidR="00C80E7D">
        <w:fldChar w:fldCharType="separate"/>
      </w:r>
      <w:r w:rsidR="001313DF">
        <w:rPr>
          <w:noProof/>
        </w:rPr>
        <w:t>125</w:t>
      </w:r>
      <w:r w:rsidR="00C80E7D">
        <w:rPr>
          <w:noProof/>
        </w:rPr>
        <w:fldChar w:fldCharType="end"/>
      </w:r>
      <w:bookmarkEnd w:id="195"/>
      <w:r>
        <w:t xml:space="preserve">. Map of liberty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1918" name="Picture 107374191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329C848C" w:rsidR="00397FC0" w:rsidRDefault="001D2F97" w:rsidP="001D2F97">
      <w:pPr>
        <w:pStyle w:val="Caption"/>
      </w:pPr>
      <w:bookmarkStart w:id="196" w:name="_Ref14699765"/>
      <w:r>
        <w:t xml:space="preserve">Figure </w:t>
      </w:r>
      <w:r w:rsidR="00C80E7D">
        <w:fldChar w:fldCharType="begin"/>
      </w:r>
      <w:r w:rsidR="00C80E7D">
        <w:instrText xml:space="preserve"> SEQ Figure \* ARABIC </w:instrText>
      </w:r>
      <w:r w:rsidR="00C80E7D">
        <w:fldChar w:fldCharType="separate"/>
      </w:r>
      <w:r w:rsidR="001313DF">
        <w:rPr>
          <w:noProof/>
        </w:rPr>
        <w:t>126</w:t>
      </w:r>
      <w:r w:rsidR="00C80E7D">
        <w:rPr>
          <w:noProof/>
        </w:rPr>
        <w:fldChar w:fldCharType="end"/>
      </w:r>
      <w:bookmarkEnd w:id="196"/>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1917" name="Picture 10737419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5F0450E2" w:rsidR="00397FC0" w:rsidRDefault="009468DD" w:rsidP="009468DD">
      <w:pPr>
        <w:pStyle w:val="Caption"/>
      </w:pPr>
      <w:bookmarkStart w:id="197" w:name="_Ref14699767"/>
      <w:r>
        <w:t xml:space="preserve">Figure </w:t>
      </w:r>
      <w:r w:rsidR="00C80E7D">
        <w:fldChar w:fldCharType="begin"/>
      </w:r>
      <w:r w:rsidR="00C80E7D">
        <w:instrText xml:space="preserve"> SEQ Figure \* ARABIC </w:instrText>
      </w:r>
      <w:r w:rsidR="00C80E7D">
        <w:fldChar w:fldCharType="separate"/>
      </w:r>
      <w:r w:rsidR="001313DF">
        <w:rPr>
          <w:noProof/>
        </w:rPr>
        <w:t>127</w:t>
      </w:r>
      <w:r w:rsidR="00C80E7D">
        <w:rPr>
          <w:noProof/>
        </w:rPr>
        <w:fldChar w:fldCharType="end"/>
      </w:r>
      <w:bookmarkEnd w:id="197"/>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F026EDA" w14:textId="77777777" w:rsidR="00432102" w:rsidRDefault="00432102" w:rsidP="005D1CA3">
      <w:pPr>
        <w:pStyle w:val="Caption"/>
        <w:rPr>
          <w:highlight w:val="yellow"/>
        </w:rPr>
      </w:pPr>
    </w:p>
    <w:p w14:paraId="7939DF02" w14:textId="3889C331" w:rsidR="005D1CA3" w:rsidRDefault="005D1CA3" w:rsidP="005D1CA3">
      <w:pPr>
        <w:pStyle w:val="Caption"/>
      </w:pPr>
      <w:bookmarkStart w:id="198" w:name="_Ref14699988"/>
      <w:r w:rsidRPr="00C049C7">
        <w:t xml:space="preserve">Table </w:t>
      </w:r>
      <w:r w:rsidRPr="00C049C7">
        <w:rPr>
          <w:noProof/>
        </w:rPr>
        <w:fldChar w:fldCharType="begin"/>
      </w:r>
      <w:r w:rsidRPr="00C049C7">
        <w:rPr>
          <w:noProof/>
        </w:rPr>
        <w:instrText xml:space="preserve"> SEQ Table \* ARABIC </w:instrText>
      </w:r>
      <w:r w:rsidRPr="00C049C7">
        <w:rPr>
          <w:noProof/>
        </w:rPr>
        <w:fldChar w:fldCharType="separate"/>
      </w:r>
      <w:r w:rsidR="00D2605C">
        <w:rPr>
          <w:noProof/>
        </w:rPr>
        <w:t>21</w:t>
      </w:r>
      <w:r w:rsidRPr="00C049C7">
        <w:rPr>
          <w:noProof/>
        </w:rPr>
        <w:fldChar w:fldCharType="end"/>
      </w:r>
      <w:bookmarkEnd w:id="198"/>
      <w:r w:rsidRPr="00C049C7">
        <w:t>. Community</w:t>
      </w:r>
      <w:r>
        <w:t xml:space="preserve"> composition permanova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Call: a</w:t>
            </w:r>
            <w:r w:rsidRPr="005D1CA3">
              <w:rPr>
                <w:b w:val="0"/>
                <w:bCs w:val="0"/>
              </w:rPr>
              <w:t>donis(formula = data1 ~ Location + month + rep.num,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lastRenderedPageBreak/>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SumsOfSqs</w:t>
            </w:r>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MeanSqs</w:t>
            </w:r>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F.Model</w:t>
            </w:r>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Pr(&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r>
              <w:t>rep.num</w:t>
            </w:r>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r w:rsidRPr="001B51ED">
              <w:t>Signif. codes:  0 ‘***’ 0.001 ‘**’ 0.01 ‘*’ 0.05 ‘.’ 0.1 ‘ ’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Class  Mod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r w:rsidRPr="001B51ED">
              <w:rPr>
                <w:b w:val="0"/>
                <w:bCs w:val="0"/>
              </w:rPr>
              <w:t xml:space="preserve">aov.tab         6   anova  list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r w:rsidRPr="001B51ED">
              <w:rPr>
                <w:b w:val="0"/>
                <w:bCs w:val="0"/>
              </w:rPr>
              <w:t>coef.sites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r w:rsidRPr="001B51ED">
              <w:rPr>
                <w:b w:val="0"/>
                <w:bCs w:val="0"/>
              </w:rPr>
              <w:t>f.perms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r w:rsidRPr="001B51ED">
              <w:rPr>
                <w:b w:val="0"/>
                <w:bCs w:val="0"/>
              </w:rPr>
              <w:t>model.matrix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terms  call   </w:t>
            </w:r>
          </w:p>
        </w:tc>
      </w:tr>
    </w:tbl>
    <w:p w14:paraId="73693AD8" w14:textId="7DA46C3B" w:rsidR="00397FC0" w:rsidRDefault="00397FC0" w:rsidP="00397FC0"/>
    <w:p w14:paraId="27D91BE1" w14:textId="4F0F57BC" w:rsidR="001B51ED" w:rsidRDefault="001B51ED" w:rsidP="00397FC0"/>
    <w:p w14:paraId="4B9A2268" w14:textId="77777777" w:rsidR="000430F8" w:rsidRDefault="000430F8" w:rsidP="000430F8"/>
    <w:p w14:paraId="5B6CBB2F" w14:textId="18305D76" w:rsidR="006C1914" w:rsidRDefault="006C1914" w:rsidP="006C1914">
      <w:pPr>
        <w:pStyle w:val="Caption"/>
      </w:pPr>
      <w:bookmarkStart w:id="199" w:name="_Ref14699990"/>
      <w:r w:rsidRPr="00FB6351">
        <w:t xml:space="preserve">Table </w:t>
      </w:r>
      <w:r w:rsidRPr="00FB6351">
        <w:rPr>
          <w:noProof/>
        </w:rPr>
        <w:fldChar w:fldCharType="begin"/>
      </w:r>
      <w:r w:rsidRPr="00FB6351">
        <w:rPr>
          <w:noProof/>
        </w:rPr>
        <w:instrText xml:space="preserve"> SEQ Table \* ARABIC </w:instrText>
      </w:r>
      <w:r w:rsidRPr="00FB6351">
        <w:rPr>
          <w:noProof/>
        </w:rPr>
        <w:fldChar w:fldCharType="separate"/>
      </w:r>
      <w:r w:rsidR="00D2605C" w:rsidRPr="00FB6351">
        <w:rPr>
          <w:noProof/>
        </w:rPr>
        <w:t>22</w:t>
      </w:r>
      <w:r w:rsidRPr="00FB6351">
        <w:rPr>
          <w:noProof/>
        </w:rPr>
        <w:fldChar w:fldCharType="end"/>
      </w:r>
      <w:bookmarkEnd w:id="199"/>
      <w:r w:rsidRPr="00FB6351">
        <w:t>.</w:t>
      </w:r>
      <w:r>
        <w:t xml:space="preserve"> Community composition permanova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adonis(formula = allsites1 ~ Location + month + rep.num,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SumsOfSqs</w:t>
            </w:r>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MeanSqs</w:t>
            </w:r>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F.Model</w:t>
            </w:r>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Pr(&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r>
              <w:t>rep.num</w:t>
            </w:r>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r w:rsidRPr="001B51ED">
              <w:t>Signif. codes:  0 ‘***’ 0.001 ‘**’ 0.01 ‘*’ 0.05 ‘.’ 0.1 ‘ ’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Class  Mod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r w:rsidRPr="00E11103">
              <w:rPr>
                <w:b w:val="0"/>
                <w:bCs w:val="0"/>
              </w:rPr>
              <w:t xml:space="preserve">aov.tab         6   anova  list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r w:rsidRPr="00E11103">
              <w:rPr>
                <w:b w:val="0"/>
                <w:bCs w:val="0"/>
              </w:rPr>
              <w:t>coef.sites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r w:rsidRPr="00E11103">
              <w:rPr>
                <w:b w:val="0"/>
                <w:bCs w:val="0"/>
              </w:rPr>
              <w:t>f.perms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r w:rsidRPr="00E11103">
              <w:rPr>
                <w:b w:val="0"/>
                <w:bCs w:val="0"/>
              </w:rPr>
              <w:t>model.matrix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terms  call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17393F68" w14:textId="77777777" w:rsidR="00397FC0" w:rsidRDefault="00397FC0" w:rsidP="00397FC0"/>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200" w:name="_Ref11409989"/>
      <w:r w:rsidRPr="001D7151">
        <w:rPr>
          <w:b w:val="0"/>
          <w:bCs w:val="0"/>
          <w:smallCaps w:val="0"/>
        </w:rPr>
        <w:lastRenderedPageBreak/>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20893B8D" w:rsidR="0013218D" w:rsidRDefault="0013218D" w:rsidP="0013218D">
      <w:pPr>
        <w:pStyle w:val="Caption"/>
      </w:pPr>
      <w:bookmarkStart w:id="201" w:name="_Ref11410463"/>
      <w:r>
        <w:t xml:space="preserve">Figure </w:t>
      </w:r>
      <w:r w:rsidR="00C80E7D">
        <w:fldChar w:fldCharType="begin"/>
      </w:r>
      <w:r w:rsidR="00C80E7D">
        <w:instrText xml:space="preserve"> SEQ Figure \* ARABIC </w:instrText>
      </w:r>
      <w:r w:rsidR="00C80E7D">
        <w:fldChar w:fldCharType="separate"/>
      </w:r>
      <w:r w:rsidR="001313DF">
        <w:rPr>
          <w:noProof/>
        </w:rPr>
        <w:t>128</w:t>
      </w:r>
      <w:r w:rsidR="00C80E7D">
        <w:rPr>
          <w:noProof/>
        </w:rPr>
        <w:fldChar w:fldCharType="end"/>
      </w:r>
      <w:bookmarkEnd w:id="201"/>
      <w:r>
        <w:t xml:space="preserve"> - community composition of algal samples from different microhabitats in Liberty Island.</w:t>
      </w:r>
    </w:p>
    <w:p w14:paraId="0818C637" w14:textId="536E0F78" w:rsidR="00F4333E" w:rsidRDefault="00F4333E" w:rsidP="00F4333E">
      <w:pPr>
        <w:pStyle w:val="Caption"/>
        <w:keepNext/>
      </w:pPr>
      <w:r>
        <w:t xml:space="preserve">Table </w:t>
      </w:r>
      <w:r w:rsidR="00C80E7D">
        <w:fldChar w:fldCharType="begin"/>
      </w:r>
      <w:r w:rsidR="00C80E7D">
        <w:instrText xml:space="preserve"> SEQ Table \* ARABIC </w:instrText>
      </w:r>
      <w:r w:rsidR="00C80E7D">
        <w:fldChar w:fldCharType="separate"/>
      </w:r>
      <w:r w:rsidR="00D2605C">
        <w:rPr>
          <w:noProof/>
        </w:rPr>
        <w:t>23</w:t>
      </w:r>
      <w:r w:rsidR="00C80E7D">
        <w:rPr>
          <w:noProof/>
        </w:rPr>
        <w:fldChar w:fldCharType="end"/>
      </w:r>
      <w:bookmarkEnd w:id="200"/>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1C5387" w:rsidR="00ED1142" w:rsidRDefault="000412DF" w:rsidP="000412DF">
      <w:pPr>
        <w:pStyle w:val="Caption"/>
      </w:pPr>
      <w:bookmarkStart w:id="202" w:name="_Ref11410122"/>
      <w:r>
        <w:t xml:space="preserve">Figure </w:t>
      </w:r>
      <w:r w:rsidR="00C80E7D">
        <w:fldChar w:fldCharType="begin"/>
      </w:r>
      <w:r w:rsidR="00C80E7D">
        <w:instrText xml:space="preserve"> SEQ Figure \* ARABIC </w:instrText>
      </w:r>
      <w:r w:rsidR="00C80E7D">
        <w:fldChar w:fldCharType="separate"/>
      </w:r>
      <w:r w:rsidR="001313DF">
        <w:rPr>
          <w:noProof/>
        </w:rPr>
        <w:t>129</w:t>
      </w:r>
      <w:r w:rsidR="00C80E7D">
        <w:rPr>
          <w:noProof/>
        </w:rPr>
        <w:fldChar w:fldCharType="end"/>
      </w:r>
      <w:bookmarkEnd w:id="202"/>
      <w:r w:rsidR="003A5694">
        <w:t>.</w:t>
      </w:r>
      <w:r>
        <w:t xml:space="preserve"> NMDS plot of algal samples taken from different habitat types at Liberty Island. The sample labled “other” is a sample of </w:t>
      </w:r>
      <w:r w:rsidR="00F4333E">
        <w:t>filamentous</w:t>
      </w:r>
      <w:r>
        <w:t xml:space="preserve"> algae.</w:t>
      </w:r>
    </w:p>
    <w:p w14:paraId="21B18FCF" w14:textId="32080A65" w:rsidR="00F4333E" w:rsidRDefault="00F4333E" w:rsidP="00F4333E">
      <w:pPr>
        <w:pStyle w:val="Caption"/>
        <w:keepNext/>
      </w:pPr>
      <w:bookmarkStart w:id="203" w:name="_Ref11410553"/>
      <w:r>
        <w:t xml:space="preserve">Table </w:t>
      </w:r>
      <w:r w:rsidR="00C80E7D">
        <w:fldChar w:fldCharType="begin"/>
      </w:r>
      <w:r w:rsidR="00C80E7D">
        <w:instrText xml:space="preserve"> SEQ Table \* ARABIC </w:instrText>
      </w:r>
      <w:r w:rsidR="00C80E7D">
        <w:fldChar w:fldCharType="separate"/>
      </w:r>
      <w:r w:rsidR="00D2605C">
        <w:rPr>
          <w:noProof/>
        </w:rPr>
        <w:t>24</w:t>
      </w:r>
      <w:r w:rsidR="00C80E7D">
        <w:rPr>
          <w:noProof/>
        </w:rPr>
        <w:fldChar w:fldCharType="end"/>
      </w:r>
      <w:bookmarkEnd w:id="203"/>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204" w:name="_Toc12951181"/>
      <w:r>
        <w:t>Discussion</w:t>
      </w:r>
      <w:bookmarkEnd w:id="204"/>
    </w:p>
    <w:p w14:paraId="5F8C61DC" w14:textId="1CE12981" w:rsidR="00CA03A2" w:rsidRDefault="00033D08" w:rsidP="00CA03A2">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non channelized areas at the sites filled in with SAV and/or Ludwigia in the summer. Along deeper channels, </w:t>
      </w:r>
      <w:r w:rsidR="00CA03A2" w:rsidRPr="00422969">
        <w:t>SAV and Ludwigia was present along the edges where depths were shallower. This likely results in reduced access to fringe habitat at tidal sites. 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422969">
        <w:instrText xml:space="preserve"> ADDIN EN.CITE &lt;EndNote&gt;&lt;Cite&gt;&lt;Author&gt;Simenstad&lt;/Author&gt;&lt;Year&gt;2000&lt;/Year&gt;&lt;RecNum&gt;1071&lt;/RecNum&gt;&lt;DisplayText&gt;(Simenstad et al. 2000)&lt;/DisplayText&gt;&lt;record&gt;&lt;rec-number&gt;1071&lt;/rec-number&gt;&lt;foreign-keys&gt;&lt;key app="EN" db-id="a9apvv5dmwfftked0f5padvbva2xpxpx0esz" timestamp="1404405544"&gt;1071&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00CA03A2" w:rsidRPr="00422969">
        <w:t>. At Liberty and Browns Islands, non-native species result in reduced flows, but only in restricted portions of the sites.</w:t>
      </w:r>
      <w:r w:rsidR="00CA03A2">
        <w:t xml:space="preserve"> </w:t>
      </w:r>
      <w:r>
        <w:t xml:space="preserve">Browns Island, which harbored the greatest percentage of native species, was predominately covered in non-native species for most of the year, </w:t>
      </w:r>
      <w:r w:rsidR="00864C76">
        <w:t>except for</w:t>
      </w:r>
      <w:r>
        <w:t xml:space="preserve"> August and October, when SAV biomass is nearing and at its peak. This was largely </w:t>
      </w:r>
      <w:r w:rsidR="00864C76">
        <w:t>due</w:t>
      </w:r>
      <w:r>
        <w:t xml:space="preserve"> to the presence of </w:t>
      </w:r>
      <w:r w:rsidRPr="00033D08">
        <w:rPr>
          <w:i/>
          <w:iCs/>
        </w:rPr>
        <w:t>Stuckenia pectinata</w:t>
      </w:r>
      <w:r>
        <w:t xml:space="preserve"> in the exterior portion of Browns Island, where patches of </w:t>
      </w:r>
      <w:r w:rsidRPr="00033D08">
        <w:rPr>
          <w:i/>
          <w:iCs/>
        </w:rPr>
        <w:t>S. pectinata</w:t>
      </w:r>
      <w:r>
        <w:t xml:space="preserve"> grow dense in summer, and thin in winter. In portions of the delta with lower salinity, </w:t>
      </w:r>
      <w:r w:rsidRPr="00033D08">
        <w:rPr>
          <w:i/>
          <w:iCs/>
        </w:rPr>
        <w:t xml:space="preserve">Egeria densa </w:t>
      </w:r>
      <w:r w:rsidR="00864C76">
        <w:t>can</w:t>
      </w:r>
      <w:r>
        <w:t xml:space="preserve"> outcompete </w:t>
      </w:r>
      <w:r w:rsidRPr="00033D08">
        <w:rPr>
          <w:i/>
          <w:iCs/>
        </w:rPr>
        <w:t>S. pectinata</w:t>
      </w:r>
      <w:r>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Pr>
          <w:i/>
          <w:iCs/>
        </w:rPr>
        <w:t xml:space="preserve">. </w:t>
      </w:r>
      <w:r w:rsidR="00E31D4C">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one year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00E31D4C"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00E31D4C" w:rsidRPr="0020160B">
        <w:t>. Thi</w:t>
      </w:r>
      <w:r w:rsidR="002D79BA" w:rsidRPr="0020160B">
        <w:t>s might</w:t>
      </w:r>
      <w:r w:rsidR="002D79BA">
        <w:t xml:space="preserve"> be falsely interpreted as t</w:t>
      </w:r>
      <w:r w:rsidR="00E31D4C">
        <w:t xml:space="preserve">o </w:t>
      </w:r>
      <w:r w:rsidR="00864C76">
        <w:t>imply</w:t>
      </w:r>
      <w:r w:rsidR="00E31D4C">
        <w:t xml:space="preserve"> that SAV biomass is not changing throughout the year, </w:t>
      </w:r>
      <w:r w:rsidR="00FA280F">
        <w:t>but that would be incorrect. O</w:t>
      </w:r>
      <w:r w:rsidR="00E31D4C">
        <w:t>n-the-</w:t>
      </w:r>
      <w:r w:rsidR="00864C76">
        <w:t>ground</w:t>
      </w:r>
      <w:r w:rsidR="00E31D4C">
        <w:t xml:space="preserve"> observations</w:t>
      </w:r>
      <w:r w:rsidR="00FA280F">
        <w:t xml:space="preserve"> are clear that</w:t>
      </w:r>
      <w:r w:rsidR="00E31D4C">
        <w:t xml:space="preserve"> SAV grows denser in the growing season, but SAV rakes are limited in their ability to pick up SAV when SAV is attached </w:t>
      </w:r>
      <w:r w:rsidR="00864C76">
        <w:t>to</w:t>
      </w:r>
      <w:r w:rsidR="00E31D4C">
        <w:t xml:space="preserve"> the rake. When a SAV rake is removed from the water, the weight of the macrophytes often cause them to break off, resulting in the appearance of a maximum biomass for a sav rake. </w:t>
      </w:r>
      <w:r w:rsidR="00E31D4C" w:rsidRPr="00E31D4C">
        <w:rPr>
          <w:i/>
          <w:iCs/>
        </w:rPr>
        <w:t>E. densa</w:t>
      </w:r>
      <w:r w:rsidR="00E31D4C">
        <w:t xml:space="preserve">, for example, commonly forms such thick stands that less than half of the vegetation captured by a SAV rake makes it out of the water when </w:t>
      </w:r>
      <w:r w:rsidR="00864C76">
        <w:t>retrieved</w:t>
      </w:r>
      <w:r w:rsidR="00E31D4C">
        <w:t xml:space="preserve">, whereas species such as </w:t>
      </w:r>
      <w:r w:rsidR="00E31D4C" w:rsidRPr="00E31D4C">
        <w:rPr>
          <w:i/>
          <w:iCs/>
        </w:rPr>
        <w:t>S. pectinata</w:t>
      </w:r>
      <w:r w:rsidR="00E31D4C">
        <w:t xml:space="preserve"> are hardy enough that very little material breaks away when lifted out of the water (</w:t>
      </w:r>
      <w:r w:rsidR="00E31D4C" w:rsidRPr="00E31D4C">
        <w:rPr>
          <w:i/>
          <w:iCs/>
        </w:rPr>
        <w:t>personal observation</w:t>
      </w:r>
      <w:r w:rsidR="00E31D4C">
        <w:t>). The impact of the % Ludwigia w</w:t>
      </w:r>
      <w:r w:rsidR="00444AC9">
        <w:t>as</w:t>
      </w:r>
      <w:r w:rsidR="00E31D4C">
        <w:t xml:space="preserve"> significantly correlated with SAV rake biomass because of the ability for Ludwigia to shade SAV from above</w:t>
      </w:r>
      <w:r w:rsidR="006E128E">
        <w:t xml:space="preserve"> (</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Second, </w:t>
      </w:r>
      <w:r w:rsidR="00864C76">
        <w:t>there is not likely to be nutrient limitation for the growth of macrophytes in most of the Delta</w:t>
      </w:r>
      <w:r w:rsidR="00CA03A2">
        <w:t xml:space="preserve">. </w:t>
      </w:r>
      <w:r w:rsidR="00864C76">
        <w:t xml:space="preserve"> </w:t>
      </w:r>
      <w:r w:rsidR="00444AC9">
        <w:lastRenderedPageBreak/>
        <w:t xml:space="preserve">Of note, </w:t>
      </w:r>
      <w:r w:rsidR="00444AC9" w:rsidRPr="00444AC9">
        <w:rPr>
          <w:i/>
          <w:iCs/>
        </w:rPr>
        <w:t xml:space="preserve">S. pectinata </w:t>
      </w:r>
      <w:r w:rsidR="00444AC9">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rsidR="00444AC9">
        <w:t xml:space="preserve">; </w:t>
      </w:r>
      <w:r w:rsidR="00444AC9" w:rsidRPr="00444AC9">
        <w:rPr>
          <w:i/>
          <w:iCs/>
        </w:rPr>
        <w:t>S. pectinata</w:t>
      </w:r>
      <w:r w:rsidR="00444AC9">
        <w:t xml:space="preserve"> around Browns Island is more robust, with thicker stems and leaves, than the </w:t>
      </w:r>
      <w:r w:rsidR="00444AC9" w:rsidRPr="00444AC9">
        <w:rPr>
          <w:i/>
          <w:iCs/>
        </w:rPr>
        <w:t>S. pectinata</w:t>
      </w:r>
      <w:r w:rsidR="00444AC9">
        <w:t xml:space="preserve"> which at Prospect Island which has fine leaves and stems. As it pertains to fish, these morphological differences may have a great impact on the potential for SAV to affect invertebrate production within Delta wetlands. </w:t>
      </w:r>
    </w:p>
    <w:p w14:paraId="0A0AE1C4" w14:textId="489903FD" w:rsidR="003B2CEE" w:rsidRPr="00444AC9" w:rsidRDefault="003B2CEE" w:rsidP="0013218D">
      <w:r>
        <w:t>Community composition at the four sites was significantly different as determined by a PERMANOVA which included location, month, and quadrat/replicate as factors</w:t>
      </w:r>
      <w:r w:rsidR="00E721D8">
        <w:t xml:space="preserve"> (</w:t>
      </w:r>
      <w:r w:rsidR="00E721D8">
        <w:fldChar w:fldCharType="begin"/>
      </w:r>
      <w:r w:rsidR="00E721D8">
        <w:instrText xml:space="preserve"> REF _Ref14699988 \h </w:instrText>
      </w:r>
      <w:r w:rsidR="00E721D8">
        <w:fldChar w:fldCharType="separate"/>
      </w:r>
      <w:r w:rsidR="00E721D8" w:rsidRPr="00C049C7">
        <w:t xml:space="preserve">Table </w:t>
      </w:r>
      <w:r w:rsidR="00E721D8">
        <w:rPr>
          <w:noProof/>
        </w:rPr>
        <w:t>21</w:t>
      </w:r>
      <w:r w:rsidR="00E721D8">
        <w:fldChar w:fldCharType="end"/>
      </w:r>
      <w:r w:rsidR="00E721D8">
        <w:t xml:space="preserve">, </w:t>
      </w:r>
      <w:r w:rsidR="00E721D8">
        <w:fldChar w:fldCharType="begin"/>
      </w:r>
      <w:r w:rsidR="00E721D8">
        <w:instrText xml:space="preserve"> REF _Ref14699990 \h </w:instrText>
      </w:r>
      <w:r w:rsidR="00E721D8">
        <w:fldChar w:fldCharType="separate"/>
      </w:r>
      <w:r w:rsidR="00E721D8" w:rsidRPr="00FB6351">
        <w:t xml:space="preserve">Table </w:t>
      </w:r>
      <w:r w:rsidR="00E721D8" w:rsidRPr="00FB6351">
        <w:rPr>
          <w:noProof/>
        </w:rPr>
        <w:t>22</w:t>
      </w:r>
      <w:r w:rsidR="00E721D8">
        <w:fldChar w:fldCharType="end"/>
      </w:r>
      <w:bookmarkStart w:id="205" w:name="_GoBack"/>
      <w:bookmarkEnd w:id="205"/>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tion does not require </w:t>
      </w:r>
      <w:r w:rsidR="00802F3D">
        <w:t>the</w:t>
      </w:r>
      <w:r>
        <w:t xml:space="preserve"> collect</w:t>
      </w:r>
      <w:r w:rsidR="00802F3D">
        <w:t>ion of replicates</w:t>
      </w:r>
      <w:r>
        <w:t xml:space="preserve"> within a randomly-selected quadrat. That may be a result of a number of unknown factors, including water year type, and for that reason, continued sampling of two replicates per quadrat will continue. </w:t>
      </w:r>
    </w:p>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r w:rsidR="00484658" w:rsidRPr="00640759">
        <w:rPr>
          <w:i/>
        </w:rPr>
        <w:t>Teleaulax</w:t>
      </w:r>
      <w:r w:rsidR="00484658">
        <w:t xml:space="preserve"> is a generalist mixotorophic cryptophyt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r w:rsidR="000660AD" w:rsidRPr="00640759">
        <w:rPr>
          <w:i/>
        </w:rPr>
        <w:t>Monoraphidium</w:t>
      </w:r>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r w:rsidR="000660AD" w:rsidRPr="000660AD">
        <w:rPr>
          <w:i/>
        </w:rPr>
        <w:t>Cryptomonas</w:t>
      </w:r>
      <w:r w:rsidR="000660AD">
        <w:t xml:space="preserve"> is a small cryptophyt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r w:rsidR="00484658" w:rsidRPr="00640759">
        <w:rPr>
          <w:i/>
        </w:rPr>
        <w:t xml:space="preserve">Achanathidium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or may be due to the high wind-wave resuspention of benthic sediments common on Liberty Island</w:t>
      </w:r>
      <w:r w:rsidR="00F93F92">
        <w:t xml:space="preserve">.  </w:t>
      </w:r>
      <w:r w:rsidR="00651EE8">
        <w:t xml:space="preserve">The indicators for benthic/epiphytic habitats were </w:t>
      </w:r>
      <w:r w:rsidR="00651EE8" w:rsidRPr="00640759">
        <w:rPr>
          <w:i/>
        </w:rPr>
        <w:t>Melosira</w:t>
      </w:r>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w:t>
      </w:r>
      <w:r>
        <w:lastRenderedPageBreak/>
        <w:t xml:space="preserve">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206" w:name="_Toc12951182"/>
      <w:commentRangeStart w:id="207"/>
      <w:r w:rsidRPr="00E170EA">
        <w:t>Endangered Species Act Take</w:t>
      </w:r>
      <w:commentRangeEnd w:id="207"/>
      <w:r w:rsidR="002C06F6">
        <w:rPr>
          <w:rStyle w:val="CommentReference"/>
          <w:rFonts w:asciiTheme="minorHAnsi" w:eastAsiaTheme="minorEastAsia" w:hAnsiTheme="minorHAnsi" w:cstheme="minorBidi"/>
          <w:b/>
          <w:bCs/>
          <w:color w:val="auto"/>
        </w:rPr>
        <w:commentReference w:id="207"/>
      </w:r>
      <w:bookmarkEnd w:id="206"/>
    </w:p>
    <w:p w14:paraId="624DE2FD" w14:textId="77777777" w:rsidR="007F7357" w:rsidRPr="007F7357" w:rsidRDefault="007F7357" w:rsidP="007F7357"/>
    <w:p w14:paraId="0901F849" w14:textId="4D063764" w:rsidR="007F7357" w:rsidRPr="007F7357" w:rsidRDefault="007F7357" w:rsidP="007F7357">
      <w:pPr>
        <w:pStyle w:val="Caption"/>
        <w:keepNext/>
      </w:pPr>
      <w:r>
        <w:t xml:space="preserve">Table </w:t>
      </w:r>
      <w:r w:rsidR="00C80E7D">
        <w:fldChar w:fldCharType="begin"/>
      </w:r>
      <w:r w:rsidR="00C80E7D">
        <w:instrText xml:space="preserve"> SEQ Table \* ARABIC </w:instrText>
      </w:r>
      <w:r w:rsidR="00C80E7D">
        <w:fldChar w:fldCharType="separate"/>
      </w:r>
      <w:r w:rsidR="00D2605C">
        <w:rPr>
          <w:noProof/>
        </w:rPr>
        <w:t>25</w:t>
      </w:r>
      <w:r w:rsidR="00C80E7D">
        <w:rPr>
          <w:noProof/>
        </w:rPr>
        <w:fldChar w:fldCharType="end"/>
      </w:r>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208" w:name="_Toc433352596"/>
      <w:r>
        <w:br w:type="page"/>
      </w:r>
    </w:p>
    <w:p w14:paraId="495BD4DC" w14:textId="0284CCE3" w:rsidR="00C0435E" w:rsidRDefault="00A27634" w:rsidP="006A0C1B">
      <w:pPr>
        <w:pStyle w:val="Heading1"/>
      </w:pPr>
      <w:bookmarkStart w:id="209" w:name="_Toc12951183"/>
      <w:r w:rsidRPr="008414E0">
        <w:lastRenderedPageBreak/>
        <w:t>References</w:t>
      </w:r>
      <w:bookmarkEnd w:id="208"/>
      <w:bookmarkEnd w:id="209"/>
    </w:p>
    <w:p w14:paraId="61B488BB" w14:textId="77777777" w:rsidR="006E128E" w:rsidRPr="006E128E" w:rsidRDefault="00C0435E" w:rsidP="006E128E">
      <w:pPr>
        <w:pStyle w:val="EndNoteBibliography"/>
        <w:spacing w:after="0"/>
        <w:ind w:left="720" w:hanging="720"/>
      </w:pPr>
      <w:r>
        <w:fldChar w:fldCharType="begin"/>
      </w:r>
      <w:r>
        <w:instrText xml:space="preserve"> ADDIN EN.REFLIST </w:instrText>
      </w:r>
      <w:r>
        <w:fldChar w:fldCharType="separate"/>
      </w:r>
      <w:r w:rsidR="006E128E" w:rsidRPr="006E128E">
        <w:t xml:space="preserve">Ahearn, D. S., J. H. Viers, J. F. Mount, and R. A. Dahlgren. 2006. Priming the productivity pump: flood pulse driven trends in suspended algal biomass distribution across a restored floodplain. Freshwater Biology 51:1417-1433. </w:t>
      </w:r>
    </w:p>
    <w:p w14:paraId="0223FE08" w14:textId="77777777" w:rsidR="006E128E" w:rsidRPr="006E128E" w:rsidRDefault="006E128E" w:rsidP="006E128E">
      <w:pPr>
        <w:pStyle w:val="EndNoteBibliography"/>
        <w:spacing w:after="0"/>
        <w:ind w:left="720" w:hanging="720"/>
      </w:pPr>
      <w:r w:rsidRPr="006E128E">
        <w:t xml:space="preserve">American Public Health Association (APHA). 2017. Standard methods for the examination of water and wastewater, 23 edition. American Public Health Association, American Water Works Association, and Water Environment Federation. </w:t>
      </w:r>
    </w:p>
    <w:p w14:paraId="619CB080" w14:textId="393253D9" w:rsidR="006E128E" w:rsidRPr="006E128E" w:rsidRDefault="006E128E" w:rsidP="006E128E">
      <w:pPr>
        <w:pStyle w:val="EndNoteBibliography"/>
        <w:spacing w:after="0"/>
        <w:ind w:left="720" w:hanging="720"/>
      </w:pPr>
      <w:r w:rsidRPr="006E128E">
        <w:t xml:space="preserve">Bates, D., M. Maechler, B. Bolker, and S. Walker. 2016. lme4: Linear Mixed-Effects Models using 'Eigen' and S4. The Comprehensive R Archive Network (CRAN). </w:t>
      </w:r>
      <w:hyperlink r:id="rId166" w:history="1">
        <w:r w:rsidRPr="006E128E">
          <w:rPr>
            <w:rStyle w:val="Hyperlink"/>
          </w:rPr>
          <w:t>https://github.com/lme4/lme4/</w:t>
        </w:r>
      </w:hyperlink>
      <w:r w:rsidRPr="006E128E">
        <w:t xml:space="preserve"> </w:t>
      </w:r>
      <w:hyperlink r:id="rId167" w:history="1">
        <w:r w:rsidRPr="006E128E">
          <w:rPr>
            <w:rStyle w:val="Hyperlink"/>
          </w:rPr>
          <w:t>http://lme4.r-forge.r-project.org</w:t>
        </w:r>
      </w:hyperlink>
      <w:r w:rsidRPr="006E128E">
        <w:t>.</w:t>
      </w:r>
    </w:p>
    <w:p w14:paraId="5FF28D6D" w14:textId="77777777" w:rsidR="006E128E" w:rsidRPr="006E128E" w:rsidRDefault="006E128E" w:rsidP="006E128E">
      <w:pPr>
        <w:pStyle w:val="EndNoteBibliography"/>
        <w:spacing w:after="0"/>
        <w:ind w:left="720" w:hanging="720"/>
      </w:pPr>
      <w:r w:rsidRPr="006E128E">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6AA17E17" w14:textId="53A3BDB5" w:rsidR="006E128E" w:rsidRPr="006E128E" w:rsidRDefault="006E128E" w:rsidP="006E128E">
      <w:pPr>
        <w:pStyle w:val="EndNoteBibliography"/>
        <w:spacing w:after="0"/>
        <w:ind w:left="720" w:hanging="720"/>
      </w:pPr>
      <w:r w:rsidRPr="006E128E">
        <w:t xml:space="preserve">Bennett, W. A., and J. R. Burau. 2015. Riders on the Storm: Selective Tidal Movements Facilitate the Spawning Migration of Threatened Delta Smelt in the San Francisco Estuary. Estuaries and Coasts 38(3):826-835. </w:t>
      </w:r>
      <w:hyperlink r:id="rId168" w:history="1">
        <w:r w:rsidRPr="006E128E">
          <w:rPr>
            <w:rStyle w:val="Hyperlink"/>
          </w:rPr>
          <w:t>https://doi.org/10.1007/s12237-014-9877-3</w:t>
        </w:r>
      </w:hyperlink>
      <w:r w:rsidRPr="006E128E">
        <w:t>.</w:t>
      </w:r>
    </w:p>
    <w:p w14:paraId="43831060" w14:textId="77777777" w:rsidR="006E128E" w:rsidRPr="006E128E" w:rsidRDefault="006E128E" w:rsidP="006E128E">
      <w:pPr>
        <w:pStyle w:val="EndNoteBibliography"/>
        <w:spacing w:after="0"/>
        <w:ind w:left="720" w:hanging="720"/>
      </w:pPr>
      <w:r w:rsidRPr="006E128E">
        <w:t xml:space="preserve">Bollens, S. M., J. Breckenridge, J. R. Cordell, C. Simenstad, and O. Kalata. 2014. Zooplankton of tidal marsh channels in relation to environmental variables in the upper San Francisco Estuary. Aquatic Biology 21:205-219. </w:t>
      </w:r>
    </w:p>
    <w:p w14:paraId="3D0687AD" w14:textId="77777777" w:rsidR="006E128E" w:rsidRPr="006E128E" w:rsidRDefault="006E128E" w:rsidP="006E128E">
      <w:pPr>
        <w:pStyle w:val="EndNoteBibliography"/>
        <w:spacing w:after="0"/>
        <w:ind w:left="720" w:hanging="720"/>
      </w:pPr>
      <w:r w:rsidRPr="006E128E">
        <w:t xml:space="preserve">Borgnis, E., and K. E. Boyer. 2016. Salinity Tolerance and Competition Drive Distributions of Native and Invasive Submerged Aquatic Vegetation in the Upper San Francisco Estuary. Estuaries and Coasts 39:707-717. </w:t>
      </w:r>
    </w:p>
    <w:p w14:paraId="0CD807A4" w14:textId="77777777" w:rsidR="006E128E" w:rsidRPr="006E128E" w:rsidRDefault="006E128E" w:rsidP="006E128E">
      <w:pPr>
        <w:pStyle w:val="EndNoteBibliography"/>
        <w:spacing w:after="0"/>
        <w:ind w:left="720" w:hanging="720"/>
      </w:pPr>
      <w:r w:rsidRPr="006E128E">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2FBF00B7" w14:textId="77777777" w:rsidR="006E128E" w:rsidRPr="006E128E" w:rsidRDefault="006E128E" w:rsidP="006E128E">
      <w:pPr>
        <w:pStyle w:val="EndNoteBibliography"/>
        <w:spacing w:after="0"/>
        <w:ind w:left="720" w:hanging="720"/>
      </w:pPr>
      <w:r w:rsidRPr="006E128E">
        <w:t>Bouley, P., and W. J. Kimmerer. 2006. Ecology of a highly abundant, introduced cyclopoid copepod in a temperate estuary. Marine Ecology Progress Series 324:219-228. &lt;Go to ISI&gt;://PREV200700031243.</w:t>
      </w:r>
    </w:p>
    <w:p w14:paraId="7B185C6B" w14:textId="77777777" w:rsidR="006E128E" w:rsidRPr="006E128E" w:rsidRDefault="006E128E" w:rsidP="006E128E">
      <w:pPr>
        <w:pStyle w:val="EndNoteBibliography"/>
        <w:spacing w:after="0"/>
        <w:ind w:left="720" w:hanging="720"/>
      </w:pPr>
      <w:r w:rsidRPr="006E128E">
        <w:t>Boyer, K., E. Borgnis, J. Miller, J. Moderan, and M. Patten. 2013. Habitat Values of Native SAV (</w:t>
      </w:r>
      <w:r w:rsidRPr="006E128E">
        <w:rPr>
          <w:i/>
        </w:rPr>
        <w:t>Stukenia spp</w:t>
      </w:r>
      <w:r w:rsidRPr="006E128E">
        <w:t xml:space="preserve">.) in the Low Salinity Zone of San Francisco Estuary, Final Project Report. Delta Stewardship Council, Sacramento, CA. </w:t>
      </w:r>
    </w:p>
    <w:p w14:paraId="25F81E8E" w14:textId="77777777" w:rsidR="006E128E" w:rsidRPr="006E128E" w:rsidRDefault="006E128E" w:rsidP="006E128E">
      <w:pPr>
        <w:pStyle w:val="EndNoteBibliography"/>
        <w:spacing w:after="0"/>
        <w:ind w:left="720" w:hanging="720"/>
      </w:pPr>
      <w:r w:rsidRPr="006E128E">
        <w:t xml:space="preserve">Brandes, P. L., and J. S. McLain. 2000. Juvenile Chinook salmon abundance, distribution, and survival in the Sacramento-San Joaquin Estuary. Citeseer. </w:t>
      </w:r>
    </w:p>
    <w:p w14:paraId="6505ED4C" w14:textId="77777777" w:rsidR="006E128E" w:rsidRPr="006E128E" w:rsidRDefault="006E128E" w:rsidP="006E128E">
      <w:pPr>
        <w:pStyle w:val="EndNoteBibliography"/>
        <w:spacing w:after="0"/>
        <w:ind w:left="720" w:hanging="720"/>
      </w:pPr>
      <w:r w:rsidRPr="006E128E">
        <w:t xml:space="preserve">Brown, L. R. 2003. Will tidal wetland restoration enhance populations of native fishes? San Francisco Estuary and Watershed Science 1(1):43 pages. </w:t>
      </w:r>
    </w:p>
    <w:p w14:paraId="76306590" w14:textId="77777777" w:rsidR="006E128E" w:rsidRPr="006E128E" w:rsidRDefault="006E128E" w:rsidP="006E128E">
      <w:pPr>
        <w:pStyle w:val="EndNoteBibliography"/>
        <w:spacing w:after="0"/>
        <w:ind w:left="720" w:hanging="720"/>
      </w:pPr>
      <w:r w:rsidRPr="006E128E">
        <w:t xml:space="preserve">Brown, L. R., and coauthors. 2014. Synthesis of studies in the fall low salinity zone of the San Francisco Estuary, September-December 2011. U.S. Department of the Interior, U.S. Geological Survey, Sacramento, CA. </w:t>
      </w:r>
    </w:p>
    <w:p w14:paraId="281F1F4B" w14:textId="65A4F4A2" w:rsidR="006E128E" w:rsidRPr="006E128E" w:rsidRDefault="006E128E" w:rsidP="006E128E">
      <w:pPr>
        <w:pStyle w:val="EndNoteBibliography"/>
        <w:spacing w:after="0"/>
        <w:ind w:left="720" w:hanging="720"/>
      </w:pPr>
      <w:r w:rsidRPr="006E128E">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69" w:history="1">
        <w:r w:rsidRPr="006E128E">
          <w:rPr>
            <w:rStyle w:val="Hyperlink"/>
          </w:rPr>
          <w:t>http://www.escholarship.org/uc/item/4mk5326r</w:t>
        </w:r>
      </w:hyperlink>
      <w:r w:rsidRPr="006E128E">
        <w:t>.</w:t>
      </w:r>
    </w:p>
    <w:p w14:paraId="6E00FAA0" w14:textId="77777777" w:rsidR="006E128E" w:rsidRPr="006E128E" w:rsidRDefault="006E128E" w:rsidP="006E128E">
      <w:pPr>
        <w:pStyle w:val="EndNoteBibliography"/>
        <w:spacing w:after="0"/>
        <w:ind w:left="720" w:hanging="720"/>
      </w:pPr>
      <w:r w:rsidRPr="006E128E">
        <w:t xml:space="preserve">Brown, L. R., and D. Michniuk. 2007. Littoral fish assemblages of the alien-dominated Sacramento-San Joaquin Delta , California, 1980-1983 and 2001-2003. Estuaries and Coasts 30(1):186-200. </w:t>
      </w:r>
    </w:p>
    <w:p w14:paraId="7A0E1047" w14:textId="6E8EA9AA" w:rsidR="006E128E" w:rsidRPr="006E128E" w:rsidRDefault="006E128E" w:rsidP="006E128E">
      <w:pPr>
        <w:pStyle w:val="EndNoteBibliography"/>
        <w:spacing w:after="0"/>
        <w:ind w:left="720" w:hanging="720"/>
      </w:pPr>
      <w:r w:rsidRPr="006E128E">
        <w:lastRenderedPageBreak/>
        <w:t xml:space="preserve">Burns, C. W., M. T. Brett, and M. Schallenberg. 2011. A comparison of the trophic transfer of fatty acids in freshwater plankton by cladocerans and calanoid copepods. Freshwater Biology 56(5):889-903. </w:t>
      </w:r>
      <w:hyperlink r:id="rId170" w:history="1">
        <w:r w:rsidRPr="006E128E">
          <w:rPr>
            <w:rStyle w:val="Hyperlink"/>
          </w:rPr>
          <w:t>https://onlinelibrary.wiley.com/doi/abs/10.1111/j.1365-2427.2010.02534.x</w:t>
        </w:r>
      </w:hyperlink>
      <w:r w:rsidRPr="006E128E">
        <w:t>.</w:t>
      </w:r>
    </w:p>
    <w:p w14:paraId="74BFFD2C" w14:textId="77777777" w:rsidR="006E128E" w:rsidRPr="006E128E" w:rsidRDefault="006E128E" w:rsidP="006E128E">
      <w:pPr>
        <w:pStyle w:val="EndNoteBibliography"/>
        <w:spacing w:after="0"/>
        <w:ind w:left="720" w:hanging="720"/>
      </w:pPr>
      <w:r w:rsidRPr="006E128E">
        <w:t xml:space="preserve">Busby, M. S., and R. A. Barnhart. 1995. Potential food sources and feeding ecology of juvenile fall chinook salmon in California's Mattole River lagoon. California Fish and Game 81(4):133-146. </w:t>
      </w:r>
    </w:p>
    <w:p w14:paraId="7015597B" w14:textId="6DC86081" w:rsidR="006E128E" w:rsidRPr="006E128E" w:rsidRDefault="006E128E" w:rsidP="006E128E">
      <w:pPr>
        <w:pStyle w:val="EndNoteBibliography"/>
        <w:spacing w:after="0"/>
        <w:ind w:left="720" w:hanging="720"/>
      </w:pPr>
      <w:r w:rsidRPr="006E128E">
        <w:t xml:space="preserve">Cáceres, M. D., and F. Jansen. 2016. Package: indicspecies. Studying the statistical relationship between species and groups of sites. The Comprehensive R Archive Network (CRAN). </w:t>
      </w:r>
      <w:hyperlink r:id="rId171" w:history="1">
        <w:r w:rsidRPr="006E128E">
          <w:rPr>
            <w:rStyle w:val="Hyperlink"/>
          </w:rPr>
          <w:t>https://cran.r-project.org/package=indicspecies</w:t>
        </w:r>
      </w:hyperlink>
      <w:r w:rsidRPr="006E128E">
        <w:t>.</w:t>
      </w:r>
    </w:p>
    <w:p w14:paraId="658E3E66" w14:textId="3390E5CD" w:rsidR="006E128E" w:rsidRPr="006E128E" w:rsidRDefault="006E128E" w:rsidP="006E128E">
      <w:pPr>
        <w:pStyle w:val="EndNoteBibliography"/>
        <w:spacing w:after="0"/>
        <w:ind w:left="720" w:hanging="720"/>
      </w:pPr>
      <w:r w:rsidRPr="006E128E">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72" w:history="1">
        <w:r w:rsidRPr="006E128E">
          <w:rPr>
            <w:rStyle w:val="Hyperlink"/>
          </w:rPr>
          <w:t>http://www.jstor.org/stable/2838250</w:t>
        </w:r>
      </w:hyperlink>
      <w:r w:rsidRPr="006E128E">
        <w:t>.</w:t>
      </w:r>
    </w:p>
    <w:p w14:paraId="08E2854B" w14:textId="77777777" w:rsidR="006E128E" w:rsidRPr="006E128E" w:rsidRDefault="006E128E" w:rsidP="006E128E">
      <w:pPr>
        <w:pStyle w:val="EndNoteBibliography"/>
        <w:spacing w:after="0"/>
        <w:ind w:left="720" w:hanging="720"/>
      </w:pPr>
      <w:r w:rsidRPr="006E128E">
        <w:t>Cloern, J. E., and R. Dufford. 2005. Phytoplankton community ecology: principles applied in San Francisco Bay. Marine Ecology Progress Series 285:11-28. &lt;Go to ISI&gt;://PREV200500194084.</w:t>
      </w:r>
    </w:p>
    <w:p w14:paraId="0DE55146" w14:textId="77777777" w:rsidR="006E128E" w:rsidRPr="006E128E" w:rsidRDefault="006E128E" w:rsidP="006E128E">
      <w:pPr>
        <w:pStyle w:val="EndNoteBibliography"/>
        <w:spacing w:after="0"/>
        <w:ind w:left="720" w:hanging="720"/>
      </w:pPr>
      <w:r w:rsidRPr="006E128E">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09A9928B" w14:textId="14B1CAA7" w:rsidR="006E128E" w:rsidRPr="006E128E" w:rsidRDefault="006E128E" w:rsidP="006E128E">
      <w:pPr>
        <w:pStyle w:val="EndNoteBibliography"/>
        <w:spacing w:after="0"/>
        <w:ind w:left="720" w:hanging="720"/>
      </w:pPr>
      <w:r w:rsidRPr="006E128E">
        <w:t xml:space="preserve">Cloern, J. E., and coauthors. 2016. Primary Production in the Delta: Then and Now. San Francisco Estuary and Watershed Science 14(3). </w:t>
      </w:r>
      <w:hyperlink r:id="rId173" w:history="1">
        <w:r w:rsidRPr="006E128E">
          <w:rPr>
            <w:rStyle w:val="Hyperlink"/>
          </w:rPr>
          <w:t>http://www.escholarship.org/uc/item/8fq0n5gx</w:t>
        </w:r>
      </w:hyperlink>
      <w:r w:rsidRPr="006E128E">
        <w:t>.</w:t>
      </w:r>
    </w:p>
    <w:p w14:paraId="07FC9BCF" w14:textId="417E5C44" w:rsidR="006E128E" w:rsidRPr="006E128E" w:rsidRDefault="006E128E" w:rsidP="006E128E">
      <w:pPr>
        <w:pStyle w:val="EndNoteBibliography"/>
        <w:spacing w:after="0"/>
        <w:ind w:left="720" w:hanging="720"/>
      </w:pPr>
      <w:r w:rsidRPr="006E128E">
        <w:t xml:space="preserve">Contreras, D., R. Hartman, and S. Sherman. 2017. Pilot Study Phase II: Results from 2016 gear evaluation in the North Delta. California Department of Fish and Wildlife, Fish Restoration Program, Stockton, CA. </w:t>
      </w:r>
      <w:hyperlink r:id="rId174" w:history="1">
        <w:r w:rsidRPr="006E128E">
          <w:rPr>
            <w:rStyle w:val="Hyperlink"/>
          </w:rPr>
          <w:t>http://www.water.ca.gov/environmentalservices/docs/frpa/pilot_phase_II_report_FINAL_3MAY2017.pdf</w:t>
        </w:r>
      </w:hyperlink>
      <w:r w:rsidRPr="006E128E">
        <w:t>.</w:t>
      </w:r>
    </w:p>
    <w:p w14:paraId="7072FFEC" w14:textId="77777777" w:rsidR="006E128E" w:rsidRPr="006E128E" w:rsidRDefault="006E128E" w:rsidP="006E128E">
      <w:pPr>
        <w:pStyle w:val="EndNoteBibliography"/>
        <w:spacing w:after="0"/>
        <w:ind w:left="720" w:hanging="720"/>
      </w:pPr>
      <w:r w:rsidRPr="006E128E">
        <w:t xml:space="preserve">Contreras, D., R. Hartman, and S. Sherman. 2018. Sampling fish and invertebrate resources in tidal wetlands of the Sacramento-San Joaquin Delta: Report on Phase III Pilot Monitoring, 2017. California Department of Fish and Wildlife, Stockton, CA. </w:t>
      </w:r>
    </w:p>
    <w:p w14:paraId="5D61057B" w14:textId="77777777" w:rsidR="006E128E" w:rsidRPr="006E128E" w:rsidRDefault="006E128E" w:rsidP="006E128E">
      <w:pPr>
        <w:pStyle w:val="EndNoteBibliography"/>
        <w:spacing w:after="0"/>
        <w:ind w:left="720" w:hanging="720"/>
      </w:pPr>
      <w:r w:rsidRPr="006E128E">
        <w:t xml:space="preserve">Contreras, D., R. Hartman, S. Sherman, A. Furler, and A. Low. 2016. Pilot study phase I: Results from 2015 gear methodology trials in the North Delta. California Department of FIsh and Wildlife, Fish Restoration Program, Stockton, CA. </w:t>
      </w:r>
    </w:p>
    <w:p w14:paraId="5EAC259F" w14:textId="77777777" w:rsidR="006E128E" w:rsidRPr="006E128E" w:rsidRDefault="006E128E" w:rsidP="006E128E">
      <w:pPr>
        <w:pStyle w:val="EndNoteBibliography"/>
        <w:spacing w:after="0"/>
        <w:ind w:left="720" w:hanging="720"/>
      </w:pPr>
      <w:r w:rsidRPr="006E128E">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264C8368" w14:textId="5838201A" w:rsidR="006E128E" w:rsidRPr="006E128E" w:rsidRDefault="006E128E" w:rsidP="006E128E">
      <w:pPr>
        <w:pStyle w:val="EndNoteBibliography"/>
        <w:spacing w:after="0"/>
        <w:ind w:left="720" w:hanging="720"/>
      </w:pPr>
      <w:r w:rsidRPr="006E128E">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75" w:history="1">
        <w:r w:rsidRPr="006E128E">
          <w:rPr>
            <w:rStyle w:val="Hyperlink"/>
          </w:rPr>
          <w:t>https://doi.org/10.1007/s12237-016-0091-3</w:t>
        </w:r>
      </w:hyperlink>
      <w:r w:rsidRPr="006E128E">
        <w:t>.</w:t>
      </w:r>
    </w:p>
    <w:p w14:paraId="6D6DA9B5" w14:textId="77777777" w:rsidR="006E128E" w:rsidRPr="006E128E" w:rsidRDefault="006E128E" w:rsidP="006E128E">
      <w:pPr>
        <w:pStyle w:val="EndNoteBibliography"/>
        <w:spacing w:after="0"/>
        <w:ind w:left="720" w:hanging="720"/>
      </w:pPr>
      <w:r w:rsidRPr="006E128E">
        <w:t xml:space="preserve">David, A. T., C. A. Simenstad, J. R. Cordell, J. D. TOft, C. S. Ellings, A. Gray, and H. B. Berge. 2016b. Wetland loss, juvenile salmon foraging performance, and density dependence in Pacific Northwest estuaries. Estuaries and Coasts 39:767-780. </w:t>
      </w:r>
    </w:p>
    <w:p w14:paraId="0AFC8DFC" w14:textId="0361FB82" w:rsidR="006E128E" w:rsidRPr="006E128E" w:rsidRDefault="006E128E" w:rsidP="006E128E">
      <w:pPr>
        <w:pStyle w:val="EndNoteBibliography"/>
        <w:spacing w:after="0"/>
        <w:ind w:left="720" w:hanging="720"/>
      </w:pPr>
      <w:r w:rsidRPr="006E128E">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76" w:history="1">
        <w:r w:rsidRPr="006E128E">
          <w:rPr>
            <w:rStyle w:val="Hyperlink"/>
          </w:rPr>
          <w:t>http://dx.doi.org/10.1021/acs.est.6b05745</w:t>
        </w:r>
      </w:hyperlink>
      <w:r w:rsidRPr="006E128E">
        <w:t>.</w:t>
      </w:r>
    </w:p>
    <w:p w14:paraId="4253BDA3" w14:textId="77777777" w:rsidR="006E128E" w:rsidRPr="006E128E" w:rsidRDefault="006E128E" w:rsidP="006E128E">
      <w:pPr>
        <w:pStyle w:val="EndNoteBibliography"/>
        <w:spacing w:after="0"/>
        <w:ind w:left="720" w:hanging="720"/>
      </w:pPr>
      <w:r w:rsidRPr="006E128E">
        <w:lastRenderedPageBreak/>
        <w:t xml:space="preserve">Duarte, C. M. 1987. Use of echosounder tracings to estimate the aboveground biomass of submerged plants in lakes. Canadian Journal of Fisheries and Aquatic Sciences 44(4):732-735. </w:t>
      </w:r>
    </w:p>
    <w:p w14:paraId="1B27E3C0" w14:textId="77777777" w:rsidR="006E128E" w:rsidRPr="006E128E" w:rsidRDefault="006E128E" w:rsidP="006E128E">
      <w:pPr>
        <w:pStyle w:val="EndNoteBibliography"/>
        <w:spacing w:after="0"/>
        <w:ind w:left="720" w:hanging="720"/>
      </w:pPr>
      <w:r w:rsidRPr="006E128E">
        <w:t xml:space="preserve">Duffy, E. J., D. A. Beauchamp, R. M. Sweeting, R. J. Beamish, and J. S. Brennan. 2010. Ontogenetic diet shifts of juvenile Chinook salmon in nearshore and offshore habitats of Puget Sound. Transactions of the American Fisheries Society 139(3):803-823. </w:t>
      </w:r>
    </w:p>
    <w:p w14:paraId="5CFE723A" w14:textId="43053A42" w:rsidR="006E128E" w:rsidRPr="006E128E" w:rsidRDefault="006E128E" w:rsidP="006E128E">
      <w:pPr>
        <w:pStyle w:val="EndNoteBibliography"/>
        <w:spacing w:after="0"/>
        <w:ind w:left="720" w:hanging="720"/>
      </w:pPr>
      <w:r w:rsidRPr="006E128E">
        <w:t>Durand, J., W. Fleenor, R. McElreath, M. J. Santos, and P. Moyle. 2016. Physical controls on the distribution of the submersed aquatic weed</w:t>
      </w:r>
      <w:r w:rsidRPr="006E128E">
        <w:rPr>
          <w:i/>
        </w:rPr>
        <w:t xml:space="preserve"> Egeria densa </w:t>
      </w:r>
      <w:r w:rsidRPr="006E128E">
        <w:t xml:space="preserve">in the Sacramento–San Joaquin Delta and implications for habitat restoration. San Francisco Estuary and Watershed Science 14(1). </w:t>
      </w:r>
      <w:hyperlink r:id="rId177" w:history="1">
        <w:r w:rsidRPr="006E128E">
          <w:rPr>
            <w:rStyle w:val="Hyperlink"/>
          </w:rPr>
          <w:t>http://www.escholarship.org/uc/item/85c9h479</w:t>
        </w:r>
      </w:hyperlink>
      <w:r w:rsidRPr="006E128E">
        <w:t>.</w:t>
      </w:r>
    </w:p>
    <w:p w14:paraId="386B2E48" w14:textId="77777777" w:rsidR="006E128E" w:rsidRPr="006E128E" w:rsidRDefault="006E128E" w:rsidP="006E128E">
      <w:pPr>
        <w:pStyle w:val="EndNoteBibliography"/>
        <w:spacing w:after="0"/>
        <w:ind w:left="720" w:hanging="720"/>
      </w:pPr>
      <w:r w:rsidRPr="006E128E">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3D2EBB64" w14:textId="58243811" w:rsidR="006E128E" w:rsidRPr="006E128E" w:rsidRDefault="006E128E" w:rsidP="006E128E">
      <w:pPr>
        <w:pStyle w:val="EndNoteBibliography"/>
        <w:spacing w:after="0"/>
        <w:ind w:left="720" w:hanging="720"/>
      </w:pPr>
      <w:r w:rsidRPr="006E128E">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78" w:history="1">
        <w:r w:rsidRPr="006E128E">
          <w:rPr>
            <w:rStyle w:val="Hyperlink"/>
          </w:rPr>
          <w:t>https://onlinelibrary.wiley.com/doi/abs/10.1002/tafs.10028</w:t>
        </w:r>
      </w:hyperlink>
      <w:r w:rsidRPr="006E128E">
        <w:t>.</w:t>
      </w:r>
    </w:p>
    <w:p w14:paraId="080980EE" w14:textId="77777777" w:rsidR="006E128E" w:rsidRPr="006E128E" w:rsidRDefault="006E128E" w:rsidP="006E128E">
      <w:pPr>
        <w:pStyle w:val="EndNoteBibliography"/>
        <w:spacing w:after="0"/>
        <w:ind w:left="720" w:hanging="720"/>
      </w:pPr>
      <w:r w:rsidRPr="006E128E">
        <w:t xml:space="preserve">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 </w:t>
      </w:r>
    </w:p>
    <w:p w14:paraId="0B9E948E" w14:textId="5B78856C" w:rsidR="006E128E" w:rsidRPr="006E128E" w:rsidRDefault="006E128E" w:rsidP="006E128E">
      <w:pPr>
        <w:pStyle w:val="EndNoteBibliography"/>
        <w:spacing w:after="0"/>
        <w:ind w:left="720" w:hanging="720"/>
      </w:pPr>
      <w:r w:rsidRPr="006E128E">
        <w:t xml:space="preserve">Gray, A., C. A. Simenstad, D. L. Bottom, and T. J. Cornwell. 2002. Contrasting functional performance of juvenile salmon habitat in recovering wetlands of the Salmon River estuary, Oregon, U.S.A. Restoration Ecology 10(3):514-526. </w:t>
      </w:r>
      <w:hyperlink r:id="rId179" w:history="1">
        <w:r w:rsidRPr="006E128E">
          <w:rPr>
            <w:rStyle w:val="Hyperlink"/>
          </w:rPr>
          <w:t>http://www.scopus.com/inward/record.url?eid=2-s2.0-0036715391&amp;partnerID=40&amp;md5=b3116d1c2248f53866a9d38898f54313</w:t>
        </w:r>
      </w:hyperlink>
      <w:r w:rsidRPr="006E128E">
        <w:t>.</w:t>
      </w:r>
    </w:p>
    <w:p w14:paraId="4977A3F6" w14:textId="77777777" w:rsidR="006E128E" w:rsidRPr="006E128E" w:rsidRDefault="006E128E" w:rsidP="006E128E">
      <w:pPr>
        <w:pStyle w:val="EndNoteBibliography"/>
        <w:spacing w:after="0"/>
        <w:ind w:left="720" w:hanging="720"/>
      </w:pPr>
      <w:r w:rsidRPr="006E128E">
        <w:t>Grimaldo, L., F. Feyrer, J. Burns, and D. Maniscalco. 2017. Sampling Uncharted Waters: Examining Rearing Habitat of Larval Longfin Smelt (</w:t>
      </w:r>
      <w:r w:rsidRPr="006E128E">
        <w:rPr>
          <w:i/>
        </w:rPr>
        <w:t>Spirinchus thaleichthys</w:t>
      </w:r>
      <w:r w:rsidRPr="006E128E">
        <w:t xml:space="preserve">) in the Upper San Francisco Estuary. Estuaries and Coasts:1-14. </w:t>
      </w:r>
    </w:p>
    <w:p w14:paraId="5B147A1A" w14:textId="1A0DEDCE" w:rsidR="006E128E" w:rsidRPr="006E128E" w:rsidRDefault="006E128E" w:rsidP="006E128E">
      <w:pPr>
        <w:pStyle w:val="EndNoteBibliography"/>
        <w:spacing w:after="0"/>
        <w:ind w:left="720" w:hanging="720"/>
      </w:pPr>
      <w:r w:rsidRPr="006E128E">
        <w:t xml:space="preserve">Hammock, B. G., R. Hartman, S. B. Slater, A. Hennessy, and S. J. Teh. 2019. Tidal Wetlands Associated with Foraging Success of Delta Smelt. Estuaries and Coasts. </w:t>
      </w:r>
      <w:hyperlink r:id="rId180" w:history="1">
        <w:r w:rsidRPr="006E128E">
          <w:rPr>
            <w:rStyle w:val="Hyperlink"/>
          </w:rPr>
          <w:t>https://doi.org/10.1007/s12237-019-00521-5</w:t>
        </w:r>
      </w:hyperlink>
      <w:r w:rsidRPr="006E128E">
        <w:t>.</w:t>
      </w:r>
    </w:p>
    <w:p w14:paraId="0F95F633" w14:textId="77777777" w:rsidR="006E128E" w:rsidRPr="006E128E" w:rsidRDefault="006E128E" w:rsidP="006E128E">
      <w:pPr>
        <w:pStyle w:val="EndNoteBibliography"/>
        <w:spacing w:after="0"/>
        <w:ind w:left="720" w:hanging="720"/>
      </w:pPr>
      <w:r w:rsidRPr="006E128E">
        <w:t xml:space="preserve">Hartman, R., L. Brown, and J. Hobbs. 2017a. Food Web Conceptual Model. S. Sherman, R. Hartman, and D. Contreras, editors. Effects of Tidal Wetland Restoration on Fish: A Suite of Conceptual Models, Interagency Ecological Program Technical Report 91. Department of Water Resources, Sacramento, CA. </w:t>
      </w:r>
    </w:p>
    <w:p w14:paraId="6236059C" w14:textId="77777777" w:rsidR="006E128E" w:rsidRPr="006E128E" w:rsidRDefault="006E128E" w:rsidP="006E128E">
      <w:pPr>
        <w:pStyle w:val="EndNoteBibliography"/>
        <w:spacing w:after="0"/>
        <w:ind w:left="720" w:hanging="720"/>
      </w:pPr>
      <w:r w:rsidRPr="006E128E">
        <w:t xml:space="preserve">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 </w:t>
      </w:r>
    </w:p>
    <w:p w14:paraId="56C8F53D" w14:textId="77777777" w:rsidR="006E128E" w:rsidRPr="006E128E" w:rsidRDefault="006E128E" w:rsidP="006E128E">
      <w:pPr>
        <w:pStyle w:val="EndNoteBibliography"/>
        <w:spacing w:after="0"/>
        <w:ind w:left="720" w:hanging="720"/>
      </w:pPr>
      <w:r w:rsidRPr="006E128E">
        <w:t xml:space="preserve">Hennessy, A. 2009. Zooplankton Meta Data. IEP Bay-Delta Monitoring and Analysis Section, Department of Water Resources, Sacramento, CA. </w:t>
      </w:r>
    </w:p>
    <w:p w14:paraId="00BDDC4E" w14:textId="77777777" w:rsidR="006E128E" w:rsidRPr="006E128E" w:rsidRDefault="006E128E" w:rsidP="006E128E">
      <w:pPr>
        <w:pStyle w:val="EndNoteBibliography"/>
        <w:spacing w:after="0"/>
        <w:ind w:left="720" w:hanging="720"/>
      </w:pPr>
      <w:r w:rsidRPr="006E128E">
        <w:t xml:space="preserve">Hennessy, A., and T. Enderlein. 2013. Zooplankton monitoring 2011. IEP Newsletter 26(1):23-30. </w:t>
      </w:r>
    </w:p>
    <w:p w14:paraId="2FA65052" w14:textId="6E08AC5A" w:rsidR="006E128E" w:rsidRPr="006E128E" w:rsidRDefault="006E128E" w:rsidP="006E128E">
      <w:pPr>
        <w:pStyle w:val="EndNoteBibliography"/>
        <w:spacing w:after="0"/>
        <w:ind w:left="720" w:hanging="720"/>
      </w:pPr>
      <w:r w:rsidRPr="006E128E">
        <w:t xml:space="preserve">Herbold, B., D. M. Baltz, L. Brown, R. Grossinger, W. Kimmerer, P. Lehman, C. S. Simenstad, C. Wilcox, and M. Nobriga. 2014. The role of tidal marsh restoration in fish management in the San Francisco Estuary. San Francisco Estuary and Watershed Science 12(1). </w:t>
      </w:r>
      <w:hyperlink r:id="rId181" w:history="1">
        <w:r w:rsidRPr="006E128E">
          <w:rPr>
            <w:rStyle w:val="Hyperlink"/>
          </w:rPr>
          <w:t>http://www.escholarship.org/uc/item/1147j4nz</w:t>
        </w:r>
      </w:hyperlink>
      <w:r w:rsidRPr="006E128E">
        <w:t>.</w:t>
      </w:r>
    </w:p>
    <w:p w14:paraId="67D688F3" w14:textId="3C97C182" w:rsidR="006E128E" w:rsidRPr="006E128E" w:rsidRDefault="006E128E" w:rsidP="006E128E">
      <w:pPr>
        <w:pStyle w:val="EndNoteBibliography"/>
        <w:spacing w:after="0"/>
        <w:ind w:left="720" w:hanging="720"/>
      </w:pPr>
      <w:r w:rsidRPr="006E128E">
        <w:t xml:space="preserve">Hestir, E. L., S. Khanna, M. E. Andrew, M. J. Santos, J. H. Viers, J. A. Greenberg, S. S. Rajapakse, and S. L. Ustin. 2008. Identification of invasive vegetation using hyperspectral remote sensing in the </w:t>
      </w:r>
      <w:r w:rsidRPr="006E128E">
        <w:lastRenderedPageBreak/>
        <w:t xml:space="preserve">California Delta ecosystem. Remote Sensing of Environment 112(11):4034-4047. </w:t>
      </w:r>
      <w:hyperlink r:id="rId182" w:history="1">
        <w:r w:rsidRPr="006E128E">
          <w:rPr>
            <w:rStyle w:val="Hyperlink"/>
          </w:rPr>
          <w:t>http://www.sciencedirect.com/science/article/pii/S0034425708002046</w:t>
        </w:r>
      </w:hyperlink>
      <w:r w:rsidRPr="006E128E">
        <w:t>.</w:t>
      </w:r>
    </w:p>
    <w:p w14:paraId="02B14D0A" w14:textId="04BED618" w:rsidR="006E128E" w:rsidRPr="006E128E" w:rsidRDefault="006E128E" w:rsidP="006E128E">
      <w:pPr>
        <w:pStyle w:val="EndNoteBibliography"/>
        <w:spacing w:after="0"/>
        <w:ind w:left="720" w:hanging="720"/>
      </w:pPr>
      <w:r w:rsidRPr="006E128E">
        <w:t xml:space="preserve">Hestir, E. L., D. H. Schoellhamer, J. Greenberg, T. Morgan-King, and S. L. Ustin. 2015. The effect of submerged aquatic vegetation expansion on a declining turbidity trend in the Sacramento-San Joaquin River Delta. Estuaries and Coasts 39(4):1100-1112. </w:t>
      </w:r>
      <w:hyperlink r:id="rId183" w:history="1">
        <w:r w:rsidRPr="006E128E">
          <w:rPr>
            <w:rStyle w:val="Hyperlink"/>
          </w:rPr>
          <w:t>http://dx.doi.org/10.1007/s12237-015-0055-z</w:t>
        </w:r>
      </w:hyperlink>
      <w:r w:rsidRPr="006E128E">
        <w:t>.</w:t>
      </w:r>
    </w:p>
    <w:p w14:paraId="7572CDC8" w14:textId="42C2AD04" w:rsidR="006E128E" w:rsidRPr="006E128E" w:rsidRDefault="006E128E" w:rsidP="006E128E">
      <w:pPr>
        <w:pStyle w:val="EndNoteBibliography"/>
        <w:spacing w:after="0"/>
        <w:ind w:left="720" w:hanging="720"/>
      </w:pPr>
      <w:r w:rsidRPr="006E128E">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184" w:history="1">
        <w:r w:rsidRPr="006E128E">
          <w:rPr>
            <w:rStyle w:val="Hyperlink"/>
          </w:rPr>
          <w:t>http://www.escholarship.org/uc/item/0p01q99s</w:t>
        </w:r>
      </w:hyperlink>
      <w:r w:rsidRPr="006E128E">
        <w:t>.</w:t>
      </w:r>
    </w:p>
    <w:p w14:paraId="125F535D" w14:textId="64FF1087" w:rsidR="006E128E" w:rsidRPr="006E128E" w:rsidRDefault="006E128E" w:rsidP="006E128E">
      <w:pPr>
        <w:pStyle w:val="EndNoteBibliography"/>
        <w:spacing w:after="0"/>
        <w:ind w:left="720" w:hanging="720"/>
      </w:pPr>
      <w:r w:rsidRPr="006E128E">
        <w:t xml:space="preserve">IEP Tidal Wetland Monitoring Project Work Team (PWT). 2017. Tidal wetland monitoring framework for the upper San Francisco Estuary: Standard Operating Procedures. </w:t>
      </w:r>
      <w:hyperlink r:id="rId185" w:history="1">
        <w:r w:rsidRPr="006E128E">
          <w:rPr>
            <w:rStyle w:val="Hyperlink"/>
          </w:rPr>
          <w:t>https://www.water.ca.gov/-/media/DWR-Website/Web-Pages/Programs/Environmental-Services/Interagency-Ecological-Program/Files/Standard-Operating-Procedures.pdf?la=en&amp;hash=0692951CEC5D0C897C53120475421A79C7ED648D</w:t>
        </w:r>
      </w:hyperlink>
      <w:r w:rsidRPr="006E128E">
        <w:t>.</w:t>
      </w:r>
    </w:p>
    <w:p w14:paraId="20A82E70" w14:textId="77777777" w:rsidR="006E128E" w:rsidRPr="006E128E" w:rsidRDefault="006E128E" w:rsidP="006E128E">
      <w:pPr>
        <w:pStyle w:val="EndNoteBibliography"/>
        <w:spacing w:after="0"/>
        <w:ind w:left="720" w:hanging="720"/>
      </w:pPr>
      <w:r w:rsidRPr="006E128E">
        <w:t xml:space="preserve">Ip, Y., S. Chew, and D. Randall. 2001. Ammonia toxicity, tolerance, and excretion. Fish physiology 20:109-148. </w:t>
      </w:r>
    </w:p>
    <w:p w14:paraId="5C52F693" w14:textId="77777777" w:rsidR="006E128E" w:rsidRPr="006E128E" w:rsidRDefault="006E128E" w:rsidP="006E128E">
      <w:pPr>
        <w:pStyle w:val="EndNoteBibliography"/>
        <w:spacing w:after="0"/>
        <w:ind w:left="720" w:hanging="720"/>
      </w:pPr>
      <w:r w:rsidRPr="006E128E">
        <w:t xml:space="preserve">Jassby, A. 2008. Phytoplankton in the upper San Francisco Estuary: recent biomass trends, their causes and their trophic significance. San Francisco Estuary and Watershed Science 6(1):24 pages. </w:t>
      </w:r>
    </w:p>
    <w:p w14:paraId="7F7AF604" w14:textId="4FDA7DFC" w:rsidR="006E128E" w:rsidRPr="006E128E" w:rsidRDefault="006E128E" w:rsidP="006E128E">
      <w:pPr>
        <w:pStyle w:val="EndNoteBibliography"/>
        <w:spacing w:after="0"/>
        <w:ind w:left="720" w:hanging="720"/>
      </w:pPr>
      <w:r w:rsidRPr="006E128E">
        <w:t xml:space="preserve">Katz, J. V. E., C. Jeffres, J. L. Conrad, T. R. Sommer, J. Martinez, S. Brumbaugh, N. Corline, and P. B. Moyle. 2017. Floodplain farm fields provide novel rearing habitat for Chinook salmon. Plos ONE 12(6):e0177409. </w:t>
      </w:r>
      <w:hyperlink r:id="rId186" w:history="1">
        <w:r w:rsidRPr="006E128E">
          <w:rPr>
            <w:rStyle w:val="Hyperlink"/>
          </w:rPr>
          <w:t>https://doi.org/10.1371/journal.pone.0177409</w:t>
        </w:r>
      </w:hyperlink>
      <w:r w:rsidRPr="006E128E">
        <w:t>.</w:t>
      </w:r>
    </w:p>
    <w:p w14:paraId="6D6644B7" w14:textId="00DBF8CF" w:rsidR="006E128E" w:rsidRPr="006E128E" w:rsidRDefault="006E128E" w:rsidP="006E128E">
      <w:pPr>
        <w:pStyle w:val="EndNoteBibliography"/>
        <w:spacing w:after="0"/>
        <w:ind w:left="720" w:hanging="720"/>
      </w:pPr>
      <w:r w:rsidRPr="006E128E">
        <w:t xml:space="preserve">Kimmerer, W., T. R. Ignoffo, B. Bemowski, J. Modéran, A. Holmes, and B. Bergamaschi. 2018a. Zooplankton Dynamics in the Cache Slough Complex of the Upper San Francisco Estuary. San Francisco Estuary and Watershed Science 16(3). </w:t>
      </w:r>
      <w:hyperlink r:id="rId187" w:history="1">
        <w:r w:rsidRPr="006E128E">
          <w:rPr>
            <w:rStyle w:val="Hyperlink"/>
          </w:rPr>
          <w:t>https://escholarship.org/uc/item/63k1z819#main</w:t>
        </w:r>
      </w:hyperlink>
      <w:r w:rsidRPr="006E128E">
        <w:t>.</w:t>
      </w:r>
    </w:p>
    <w:p w14:paraId="7572756B" w14:textId="77777777" w:rsidR="006E128E" w:rsidRPr="006E128E" w:rsidRDefault="006E128E" w:rsidP="006E128E">
      <w:pPr>
        <w:pStyle w:val="EndNoteBibliography"/>
        <w:spacing w:after="0"/>
        <w:ind w:left="720" w:hanging="720"/>
      </w:pPr>
      <w:r w:rsidRPr="006E128E">
        <w:t xml:space="preserve">Kimmerer, W. J. 2002. Effects of freshwater flow on abundance of estuarine organisms: physical effects or trophic linkages? Marine Ecology Progress Series 243:39-55. </w:t>
      </w:r>
    </w:p>
    <w:p w14:paraId="57BD6D06" w14:textId="77777777" w:rsidR="006E128E" w:rsidRPr="006E128E" w:rsidRDefault="006E128E" w:rsidP="006E128E">
      <w:pPr>
        <w:pStyle w:val="EndNoteBibliography"/>
        <w:spacing w:after="0"/>
        <w:ind w:left="720" w:hanging="720"/>
      </w:pPr>
      <w:r w:rsidRPr="006E128E">
        <w:t xml:space="preserve">Kimmerer, W. J., J. R. Burau, and W. A. Bennett. 1998. Tidally oriented vertical migration and position maintenance of zooplankton in a temperate estuary. Limnology &amp; Oceanography 43(7):1697-1709. </w:t>
      </w:r>
    </w:p>
    <w:p w14:paraId="587237A8" w14:textId="7CA4DF21" w:rsidR="006E128E" w:rsidRPr="006E128E" w:rsidRDefault="006E128E" w:rsidP="006E128E">
      <w:pPr>
        <w:pStyle w:val="EndNoteBibliography"/>
        <w:spacing w:after="0"/>
        <w:ind w:left="720" w:hanging="720"/>
      </w:pPr>
      <w:r w:rsidRPr="006E128E">
        <w:t xml:space="preserve">Kimmerer, W. J., T. R. Ignoffo, K. R. Kayfetz, and A. M. Slaughter. 2018b. Effects of freshwater flow and phytoplankton biomass on growth, reproduction, and spatial subsidies of the estuarine copepod </w:t>
      </w:r>
      <w:r w:rsidRPr="006E128E">
        <w:rPr>
          <w:i/>
        </w:rPr>
        <w:t>Pseudodiaptomus forbesi</w:t>
      </w:r>
      <w:r w:rsidRPr="006E128E">
        <w:t xml:space="preserve">. Hydrobiologia 807(1):113-130. </w:t>
      </w:r>
      <w:hyperlink r:id="rId188" w:history="1">
        <w:r w:rsidRPr="006E128E">
          <w:rPr>
            <w:rStyle w:val="Hyperlink"/>
          </w:rPr>
          <w:t>https://doi.org/10.1007/s10750-017-3385-y</w:t>
        </w:r>
      </w:hyperlink>
      <w:r w:rsidRPr="006E128E">
        <w:t>.</w:t>
      </w:r>
    </w:p>
    <w:p w14:paraId="24919B24" w14:textId="0F2A63C5" w:rsidR="006E128E" w:rsidRPr="006E128E" w:rsidRDefault="006E128E" w:rsidP="006E128E">
      <w:pPr>
        <w:pStyle w:val="EndNoteBibliography"/>
        <w:spacing w:after="0"/>
        <w:ind w:left="720" w:hanging="720"/>
      </w:pPr>
      <w:r w:rsidRPr="006E128E">
        <w:t xml:space="preserve">Kimmerer, W. J., and L. Lougee. 2015. Bivalve grazing causes substantial mortality to an estuarine copepod population. Journal of Experimental Marine Biology and Ecology 473:53-63. </w:t>
      </w:r>
      <w:hyperlink r:id="rId189" w:history="1">
        <w:r w:rsidRPr="006E128E">
          <w:rPr>
            <w:rStyle w:val="Hyperlink"/>
          </w:rPr>
          <w:t>http://www.sciencedirect.com/science/article/pii/S0022098115300022</w:t>
        </w:r>
      </w:hyperlink>
      <w:r w:rsidRPr="006E128E">
        <w:t>.</w:t>
      </w:r>
    </w:p>
    <w:p w14:paraId="39915432" w14:textId="77777777" w:rsidR="006E128E" w:rsidRPr="006E128E" w:rsidRDefault="006E128E" w:rsidP="006E128E">
      <w:pPr>
        <w:pStyle w:val="EndNoteBibliography"/>
        <w:spacing w:after="0"/>
        <w:ind w:left="720" w:hanging="720"/>
      </w:pPr>
      <w:r w:rsidRPr="006E128E">
        <w:t xml:space="preserve">Kimmerer, W. J., and J. K. Thompson. 2014. Phytoplankton growth balanced by clam and zooplankton grazing and net transport into the low-salinity zone of the San Francisco Estuary. Estuaries and Coasts:1-17. </w:t>
      </w:r>
    </w:p>
    <w:p w14:paraId="1CB7910B" w14:textId="77777777" w:rsidR="006E128E" w:rsidRPr="006E128E" w:rsidRDefault="006E128E" w:rsidP="006E128E">
      <w:pPr>
        <w:pStyle w:val="EndNoteBibliography"/>
        <w:spacing w:after="0"/>
        <w:ind w:left="720" w:hanging="720"/>
      </w:pPr>
      <w:r w:rsidRPr="006E128E">
        <w:t xml:space="preserve">Lehman, P., S. Teh, G. Boyer, M. Nobriga, E. Bass, and C. Hogle. 2010. Initial impacts of </w:t>
      </w:r>
      <w:r w:rsidRPr="006E128E">
        <w:rPr>
          <w:i/>
        </w:rPr>
        <w:t>Microcystis aeruginosa</w:t>
      </w:r>
      <w:r w:rsidRPr="006E128E">
        <w:t xml:space="preserve"> blooms on the aquatic food web in the San Francisco Estuary. Hydrobiologia 637(1):229-248. </w:t>
      </w:r>
    </w:p>
    <w:p w14:paraId="1E8E8E1B" w14:textId="77777777" w:rsidR="006E128E" w:rsidRPr="006E128E" w:rsidRDefault="006E128E" w:rsidP="006E128E">
      <w:pPr>
        <w:pStyle w:val="EndNoteBibliography"/>
        <w:spacing w:after="0"/>
        <w:ind w:left="720" w:hanging="720"/>
      </w:pPr>
      <w:r w:rsidRPr="006E128E">
        <w:t xml:space="preserve">Lehman, P. W. 2000. Phytoplankton biomass, cell diameter, and species composition in the low salinity zone of northern San Francisco Bay Estuary. Estuaries 23(2):216-230. </w:t>
      </w:r>
    </w:p>
    <w:p w14:paraId="013A7741" w14:textId="77777777" w:rsidR="006E128E" w:rsidRPr="006E128E" w:rsidRDefault="006E128E" w:rsidP="006E128E">
      <w:pPr>
        <w:pStyle w:val="EndNoteBibliography"/>
        <w:spacing w:after="0"/>
        <w:ind w:left="720" w:hanging="720"/>
      </w:pPr>
      <w:r w:rsidRPr="006E128E">
        <w:t xml:space="preserve">Lehman, P. W., S. Mayr, L. Liu, and A. Tang. 2015. Tidal day organic and inorganic material flux of ponds in the Liberty Island freshwater tidal wetland. Springer Plus 4:273. </w:t>
      </w:r>
    </w:p>
    <w:p w14:paraId="634C8792" w14:textId="6DF6A942" w:rsidR="006E128E" w:rsidRPr="006E128E" w:rsidRDefault="006E128E" w:rsidP="006E128E">
      <w:pPr>
        <w:pStyle w:val="EndNoteBibliography"/>
        <w:spacing w:after="0"/>
        <w:ind w:left="720" w:hanging="720"/>
      </w:pPr>
      <w:r w:rsidRPr="006E128E">
        <w:lastRenderedPageBreak/>
        <w:t xml:space="preserve">Lucas, L. V., and J. K. Thompson. 2012. Changing restoration rules: Exotic bivalves interact with residence time and depth to control phytoplankton productivity. Ecosphere 3(12):art117. </w:t>
      </w:r>
      <w:hyperlink r:id="rId190" w:history="1">
        <w:r w:rsidRPr="006E128E">
          <w:rPr>
            <w:rStyle w:val="Hyperlink"/>
          </w:rPr>
          <w:t>http://dx.doi.org/10.1890/ES12-00251.1</w:t>
        </w:r>
      </w:hyperlink>
      <w:r w:rsidRPr="006E128E">
        <w:t>.</w:t>
      </w:r>
    </w:p>
    <w:p w14:paraId="52B825E7" w14:textId="77777777" w:rsidR="006E128E" w:rsidRPr="006E128E" w:rsidRDefault="006E128E" w:rsidP="006E128E">
      <w:pPr>
        <w:pStyle w:val="EndNoteBibliography"/>
        <w:spacing w:after="0"/>
        <w:ind w:left="720" w:hanging="720"/>
      </w:pPr>
      <w:r w:rsidRPr="006E128E">
        <w:t xml:space="preserve">Maier, G. O., and C. A. Simenstad. 2009. The role of marsh-derived macrodetritus to the food webs of juvenile Chinook salmon in a large altered estuary. Estuaries and Coasts 32(5):984-998. </w:t>
      </w:r>
    </w:p>
    <w:p w14:paraId="0B91F25B" w14:textId="77777777" w:rsidR="006E128E" w:rsidRPr="006E128E" w:rsidRDefault="006E128E" w:rsidP="006E128E">
      <w:pPr>
        <w:pStyle w:val="EndNoteBibliography"/>
        <w:spacing w:after="0"/>
        <w:ind w:left="720" w:hanging="720"/>
      </w:pPr>
      <w:r w:rsidRPr="006E128E">
        <w:t xml:space="preserve">Marineau, E. D., M. J. Perryman, S. Lawler, R. Hartman, and P. D. Pratt. 2019. Management of invasive Water Hyacinth as Both a Nuisance Weed and Invertebrate Habitat. San Francisco Estuary and Watershed Science 17(2):1-19. </w:t>
      </w:r>
    </w:p>
    <w:p w14:paraId="4A72B71F" w14:textId="776F5883" w:rsidR="006E128E" w:rsidRPr="006E128E" w:rsidRDefault="006E128E" w:rsidP="006E128E">
      <w:pPr>
        <w:pStyle w:val="EndNoteBibliography"/>
        <w:spacing w:after="0"/>
        <w:ind w:left="720" w:hanging="720"/>
      </w:pPr>
      <w:r w:rsidRPr="006E128E">
        <w:t xml:space="preserve">McLain, J., and G. Castillo. 2009. Nearshore areas used by fry Chinook Salmon, </w:t>
      </w:r>
      <w:r w:rsidRPr="006E128E">
        <w:rPr>
          <w:i/>
        </w:rPr>
        <w:t>Oncorhynchus tshawytscha</w:t>
      </w:r>
      <w:r w:rsidRPr="006E128E">
        <w:t xml:space="preserve">, in the northwestern Sacramento–San Joaquin Delta, California. San Francisco Estuary and Watershed Science 7(2). </w:t>
      </w:r>
      <w:hyperlink r:id="rId191" w:history="1">
        <w:r w:rsidRPr="006E128E">
          <w:rPr>
            <w:rStyle w:val="Hyperlink"/>
          </w:rPr>
          <w:t>http://www.escholarship.org/uc/item/4f4582tb</w:t>
        </w:r>
      </w:hyperlink>
      <w:r w:rsidRPr="006E128E">
        <w:t>.</w:t>
      </w:r>
    </w:p>
    <w:p w14:paraId="7E7CB7E5" w14:textId="727D3A33" w:rsidR="006E128E" w:rsidRPr="006E128E" w:rsidRDefault="006E128E" w:rsidP="006E128E">
      <w:pPr>
        <w:pStyle w:val="EndNoteBibliography"/>
        <w:spacing w:after="0"/>
        <w:ind w:left="720" w:hanging="720"/>
      </w:pPr>
      <w:r w:rsidRPr="006E128E">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192" w:history="1">
        <w:r w:rsidRPr="006E128E">
          <w:rPr>
            <w:rStyle w:val="Hyperlink"/>
          </w:rPr>
          <w:t>https://doi.org/10.1139/cjfas-2014-0528</w:t>
        </w:r>
      </w:hyperlink>
      <w:r w:rsidRPr="006E128E">
        <w:t>.</w:t>
      </w:r>
    </w:p>
    <w:p w14:paraId="6A4E1369" w14:textId="1EA64AC6" w:rsidR="006E128E" w:rsidRPr="006E128E" w:rsidRDefault="006E128E" w:rsidP="006E128E">
      <w:pPr>
        <w:pStyle w:val="EndNoteBibliography"/>
        <w:spacing w:after="0"/>
        <w:ind w:left="720" w:hanging="720"/>
      </w:pPr>
      <w:r w:rsidRPr="006E128E">
        <w:t xml:space="preserve">Moyle, P. B., A. D. Manfree, and P. L. Fiedler. 2013. The Future of Suisun Marsh as Mitigation Habitat. San Francisco Estuary and Watershed Science 11(3). </w:t>
      </w:r>
      <w:hyperlink r:id="rId193" w:history="1">
        <w:r w:rsidRPr="006E128E">
          <w:rPr>
            <w:rStyle w:val="Hyperlink"/>
          </w:rPr>
          <w:t>http://www.escholarship.org/uc/item/2zx8v50b</w:t>
        </w:r>
      </w:hyperlink>
      <w:r w:rsidRPr="006E128E">
        <w:t>.</w:t>
      </w:r>
    </w:p>
    <w:p w14:paraId="406AD328" w14:textId="77777777" w:rsidR="006E128E" w:rsidRPr="006E128E" w:rsidRDefault="006E128E" w:rsidP="006E128E">
      <w:pPr>
        <w:pStyle w:val="EndNoteBibliography"/>
        <w:spacing w:after="0"/>
        <w:ind w:left="720" w:hanging="720"/>
      </w:pPr>
      <w:r w:rsidRPr="006E128E">
        <w:t xml:space="preserve">Moyle, P. B., A. D. Manfree, and P. L. Fiedler. 2014. Suisun Marsh: Ecological History and Possible Futures. Univ of California Press, Berkeley, CA. </w:t>
      </w:r>
    </w:p>
    <w:p w14:paraId="7EAF0E87" w14:textId="77777777" w:rsidR="006E128E" w:rsidRPr="006E128E" w:rsidRDefault="006E128E" w:rsidP="006E128E">
      <w:pPr>
        <w:pStyle w:val="EndNoteBibliography"/>
        <w:spacing w:after="0"/>
        <w:ind w:left="720" w:hanging="720"/>
      </w:pPr>
      <w:r w:rsidRPr="006E128E">
        <w:t>Muller-Solger, A. B., A. D. Jassby, and D. C. Muller-Navarra. 2002. Nutritional quality of food resources for zooplankton (</w:t>
      </w:r>
      <w:r w:rsidRPr="006E128E">
        <w:rPr>
          <w:i/>
        </w:rPr>
        <w:t>Daphnia</w:t>
      </w:r>
      <w:r w:rsidRPr="006E128E">
        <w:t>) in a tidal freshwater system (Sacramento-San Joaquin River Delta). Limnology and Oceanography 47(5):1468-1476. &lt;Go to ISI&gt;://PREV200200548247.</w:t>
      </w:r>
    </w:p>
    <w:p w14:paraId="7116C698" w14:textId="77777777" w:rsidR="006E128E" w:rsidRPr="006E128E" w:rsidRDefault="006E128E" w:rsidP="006E128E">
      <w:pPr>
        <w:pStyle w:val="EndNoteBibliography"/>
        <w:spacing w:after="0"/>
        <w:ind w:left="720" w:hanging="720"/>
      </w:pPr>
      <w:r w:rsidRPr="006E128E">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4C39AAD3" w14:textId="6C0AAD21" w:rsidR="006E128E" w:rsidRPr="006E128E" w:rsidRDefault="006E128E" w:rsidP="006E128E">
      <w:pPr>
        <w:pStyle w:val="EndNoteBibliography"/>
        <w:spacing w:after="0"/>
        <w:ind w:left="720" w:hanging="720"/>
      </w:pPr>
      <w:r w:rsidRPr="006E128E">
        <w:t xml:space="preserve">Oksanen, J., F. G. Blanchet, R. Kindt, P. Legendre, P. R. Minchin, R. B. O'Hara, G. L. Simpson, and P. Solymos. 2016a. Community Ecology Package "vegan". Comprehensive R Archive Network (CRAN). </w:t>
      </w:r>
      <w:hyperlink r:id="rId194" w:history="1">
        <w:r w:rsidRPr="006E128E">
          <w:rPr>
            <w:rStyle w:val="Hyperlink"/>
          </w:rPr>
          <w:t>https://github.com/vegandevs/vegan</w:t>
        </w:r>
      </w:hyperlink>
      <w:r w:rsidRPr="006E128E">
        <w:t>.</w:t>
      </w:r>
    </w:p>
    <w:p w14:paraId="49A5F42D" w14:textId="4B09970D" w:rsidR="006E128E" w:rsidRPr="006E128E" w:rsidRDefault="006E128E" w:rsidP="006E128E">
      <w:pPr>
        <w:pStyle w:val="EndNoteBibliography"/>
        <w:spacing w:after="0"/>
        <w:ind w:left="720" w:hanging="720"/>
      </w:pPr>
      <w:r w:rsidRPr="006E128E">
        <w:t xml:space="preserve">Oksanen, J., F. G. Blanchet, R. Kindt, P. Legendre, P. R. Minchin, R. B. O'Hara, G. L. Simpson, and P. Solymos. 2016b. Community Ecology Package vegan. CRAN R project. </w:t>
      </w:r>
      <w:hyperlink r:id="rId195" w:history="1">
        <w:r w:rsidRPr="006E128E">
          <w:rPr>
            <w:rStyle w:val="Hyperlink"/>
          </w:rPr>
          <w:t>https://github.com/vegandevs/vegan</w:t>
        </w:r>
      </w:hyperlink>
      <w:r w:rsidRPr="006E128E">
        <w:t>.</w:t>
      </w:r>
    </w:p>
    <w:p w14:paraId="5F6F2F78" w14:textId="77777777" w:rsidR="006E128E" w:rsidRPr="006E128E" w:rsidRDefault="006E128E" w:rsidP="006E128E">
      <w:pPr>
        <w:pStyle w:val="EndNoteBibliography"/>
        <w:spacing w:after="0"/>
        <w:ind w:left="720" w:hanging="720"/>
      </w:pPr>
      <w:r w:rsidRPr="006E128E">
        <w:t xml:space="preserve">Orlando, B. A., P. H. Doering, and R. H. Chamberlain. 2013. Seagrass in the Caloosahatchee River Estuary: The Effect of Annual Rainfall Patterns. Florida Scientist:107-120. </w:t>
      </w:r>
    </w:p>
    <w:p w14:paraId="285B45F5" w14:textId="77777777" w:rsidR="006E128E" w:rsidRPr="006E128E" w:rsidRDefault="006E128E" w:rsidP="006E128E">
      <w:pPr>
        <w:pStyle w:val="EndNoteBibliography"/>
        <w:spacing w:after="0"/>
        <w:ind w:left="720" w:hanging="720"/>
      </w:pPr>
      <w:r w:rsidRPr="006E128E">
        <w:t xml:space="preserve">Orsi, J. J. 1995. Food habits of several abundant zooplankton species in the Sacramento-San Joaquin estuary. Interagency Ecological Program for the Sacramento-San Joaquin Estuary (IEP), Stockton, CA. </w:t>
      </w:r>
    </w:p>
    <w:p w14:paraId="62C43D2D" w14:textId="37383FD9" w:rsidR="006E128E" w:rsidRPr="006E128E" w:rsidRDefault="006E128E" w:rsidP="006E128E">
      <w:pPr>
        <w:pStyle w:val="EndNoteBibliography"/>
        <w:spacing w:after="0"/>
        <w:ind w:left="720" w:hanging="720"/>
      </w:pPr>
      <w:r w:rsidRPr="006E128E">
        <w:t xml:space="preserve">Paerl, H. W., and T. G. Otten. 2013. Harmful Cyanobacterial Blooms: Causes, Consequences, and Controls. Microbial ecology 65(4):995-1010. </w:t>
      </w:r>
      <w:hyperlink r:id="rId196" w:history="1">
        <w:r w:rsidRPr="006E128E">
          <w:rPr>
            <w:rStyle w:val="Hyperlink"/>
          </w:rPr>
          <w:t>https://doi.org/10.1007/s00248-012-0159-y</w:t>
        </w:r>
      </w:hyperlink>
      <w:r w:rsidRPr="006E128E">
        <w:t>.</w:t>
      </w:r>
    </w:p>
    <w:p w14:paraId="1F55064A" w14:textId="77777777" w:rsidR="006E128E" w:rsidRPr="006E128E" w:rsidRDefault="006E128E" w:rsidP="006E128E">
      <w:pPr>
        <w:pStyle w:val="EndNoteBibliography"/>
        <w:spacing w:after="0"/>
        <w:ind w:left="720" w:hanging="720"/>
      </w:pPr>
      <w:r w:rsidRPr="006E128E">
        <w:t>Patten, M. V. 2016. Phenotypic plasticity and morphological variation in a native submerged aquatic plant. San Francisco State University, San Francisco.</w:t>
      </w:r>
    </w:p>
    <w:p w14:paraId="69BA59A8" w14:textId="77777777" w:rsidR="006E128E" w:rsidRPr="006E128E" w:rsidRDefault="006E128E" w:rsidP="006E128E">
      <w:pPr>
        <w:pStyle w:val="EndNoteBibliography"/>
        <w:spacing w:after="0"/>
        <w:ind w:left="720" w:hanging="720"/>
      </w:pPr>
      <w:r w:rsidRPr="006E128E">
        <w:t xml:space="preserve">Potapova, M., and P. B. Hamilton. 2007. Morphological and ecological variation within the Achnanthidium minutissimum (Bacillariophyceae) species complex 1. Journal of phycology 43(3):561-575. </w:t>
      </w:r>
    </w:p>
    <w:p w14:paraId="20119032" w14:textId="4EF6392A" w:rsidR="006E128E" w:rsidRPr="006E128E" w:rsidRDefault="006E128E" w:rsidP="006E128E">
      <w:pPr>
        <w:pStyle w:val="EndNoteBibliography"/>
        <w:spacing w:after="0"/>
        <w:ind w:left="720" w:hanging="720"/>
      </w:pPr>
      <w:r w:rsidRPr="006E128E">
        <w:t xml:space="preserve">R_Core_Team. 2018. R: A Language and Environment for Statistical Computing. R Foundation for Statistical Computing. </w:t>
      </w:r>
      <w:hyperlink r:id="rId197" w:history="1">
        <w:r w:rsidRPr="006E128E">
          <w:rPr>
            <w:rStyle w:val="Hyperlink"/>
          </w:rPr>
          <w:t>https://www.R-project.org</w:t>
        </w:r>
      </w:hyperlink>
      <w:r w:rsidRPr="006E128E">
        <w:t>.</w:t>
      </w:r>
    </w:p>
    <w:p w14:paraId="6C67067E" w14:textId="77777777" w:rsidR="006E128E" w:rsidRPr="006E128E" w:rsidRDefault="006E128E" w:rsidP="006E128E">
      <w:pPr>
        <w:pStyle w:val="EndNoteBibliography"/>
        <w:spacing w:after="0"/>
        <w:ind w:left="720" w:hanging="720"/>
      </w:pPr>
      <w:r w:rsidRPr="006E128E">
        <w:lastRenderedPageBreak/>
        <w:t xml:space="preserve">Radomski, P., and B. V. Holbrook. 2015. A comparison of two hydroacoustic methods for estimating submerged macrophyte distribution and abundance: a cautionary note. Journal of aquatic plant management 53:151-159. </w:t>
      </w:r>
    </w:p>
    <w:p w14:paraId="01280012" w14:textId="77777777" w:rsidR="006E128E" w:rsidRPr="006E128E" w:rsidRDefault="006E128E" w:rsidP="006E128E">
      <w:pPr>
        <w:pStyle w:val="EndNoteBibliography"/>
        <w:spacing w:after="0"/>
        <w:ind w:left="720" w:hanging="720"/>
      </w:pPr>
      <w:r w:rsidRPr="006E128E">
        <w:t xml:space="preserve">Robinson, A., and coauthors.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6BA94F67" w14:textId="087634D3" w:rsidR="006E128E" w:rsidRPr="006E128E" w:rsidRDefault="006E128E" w:rsidP="006E128E">
      <w:pPr>
        <w:pStyle w:val="EndNoteBibliography"/>
        <w:spacing w:after="0"/>
        <w:ind w:left="720" w:hanging="720"/>
      </w:pPr>
      <w:r w:rsidRPr="006E128E">
        <w:t xml:space="preserve">Schroeter, R. E., T. A. O'Rear, M. J. Young, and P. B. Moyle. 2015. The aquatic trophic ecology of Suisun Marsh, San Francisco Estuary, California, during autumn in a wet year. San Francisco Estuary and Watershed Science 13(3). </w:t>
      </w:r>
      <w:hyperlink r:id="rId198" w:history="1">
        <w:r w:rsidRPr="006E128E">
          <w:rPr>
            <w:rStyle w:val="Hyperlink"/>
          </w:rPr>
          <w:t>http://www.escholarship.org/uc/item/3w96c3dt</w:t>
        </w:r>
      </w:hyperlink>
      <w:r w:rsidRPr="006E128E">
        <w:t>.</w:t>
      </w:r>
    </w:p>
    <w:p w14:paraId="1F5FF868" w14:textId="77777777" w:rsidR="006E128E" w:rsidRPr="006E128E" w:rsidRDefault="006E128E" w:rsidP="006E128E">
      <w:pPr>
        <w:pStyle w:val="EndNoteBibliography"/>
        <w:spacing w:after="0"/>
        <w:ind w:left="720" w:hanging="720"/>
      </w:pPr>
      <w:r w:rsidRPr="006E128E">
        <w:t xml:space="preserve">Sherman, S., R. Hartman, and D. Contreras, editors. 2017. Effects of Tidal Wetland Restoration on Fish: A Suite of Conceptual Models. Department of Water Resources, Sacramento, CA. </w:t>
      </w:r>
    </w:p>
    <w:p w14:paraId="0B71E72B" w14:textId="3A31BC07" w:rsidR="006E128E" w:rsidRPr="006E128E" w:rsidRDefault="006E128E" w:rsidP="006E128E">
      <w:pPr>
        <w:pStyle w:val="EndNoteBibliography"/>
        <w:spacing w:after="0"/>
        <w:ind w:left="720" w:hanging="720"/>
      </w:pPr>
      <w:r w:rsidRPr="006E128E">
        <w:t xml:space="preserve">Shreffler, D. K., C. A. Simenstad, and R. M. Thom. 1992. Foraging by juvenile salmon in a restored estuarine wetland. Estuaries 15(2):204. </w:t>
      </w:r>
      <w:hyperlink r:id="rId199" w:history="1">
        <w:r w:rsidRPr="006E128E">
          <w:rPr>
            <w:rStyle w:val="Hyperlink"/>
          </w:rPr>
          <w:t>https://doi.org/10.2307/1352693</w:t>
        </w:r>
      </w:hyperlink>
      <w:r w:rsidRPr="006E128E">
        <w:t>.</w:t>
      </w:r>
    </w:p>
    <w:p w14:paraId="3A3BD9CF" w14:textId="7A620659" w:rsidR="006E128E" w:rsidRPr="006E128E" w:rsidRDefault="006E128E" w:rsidP="006E128E">
      <w:pPr>
        <w:pStyle w:val="EndNoteBibliography"/>
        <w:spacing w:after="0"/>
        <w:ind w:left="720" w:hanging="720"/>
      </w:pPr>
      <w:r w:rsidRPr="006E128E">
        <w:t xml:space="preserve">Simenstad, C. A., and J. R. Cordell. 2000. Ecological assessment criteria for restoring anadromous salmonid habitat in Pacific Northwest estuaries. Ecological Engineering 15(3–4):283-302. </w:t>
      </w:r>
      <w:hyperlink r:id="rId200" w:history="1">
        <w:r w:rsidRPr="006E128E">
          <w:rPr>
            <w:rStyle w:val="Hyperlink"/>
          </w:rPr>
          <w:t>http://www.sciencedirect.com/science/article/pii/S0925857400000823</w:t>
        </w:r>
      </w:hyperlink>
      <w:r w:rsidRPr="006E128E">
        <w:t>.</w:t>
      </w:r>
    </w:p>
    <w:p w14:paraId="3000A32A" w14:textId="77777777" w:rsidR="006E128E" w:rsidRPr="006E128E" w:rsidRDefault="006E128E" w:rsidP="006E128E">
      <w:pPr>
        <w:pStyle w:val="EndNoteBibliography"/>
        <w:spacing w:after="0"/>
        <w:ind w:left="720" w:hanging="720"/>
      </w:pPr>
      <w:r w:rsidRPr="006E128E">
        <w:t xml:space="preserve">Simenstad, C. A., W. G. Hood, R. M. Thom, D. A. Levy, and D. L. Bottom. 2000. Landscape structure and scale constraints on restoring estuarine wetlands for pacific coast juvenile fishes. Pages 267-291 </w:t>
      </w:r>
      <w:r w:rsidRPr="006E128E">
        <w:rPr>
          <w:i/>
        </w:rPr>
        <w:t>in</w:t>
      </w:r>
      <w:r w:rsidRPr="006E128E">
        <w:t xml:space="preserve"> Concepts and Controversies in Tidal Marsh Ecology. Kluwer Academic Publishing, Dordrecht. </w:t>
      </w:r>
    </w:p>
    <w:p w14:paraId="4B1FEEA3" w14:textId="77777777" w:rsidR="006E128E" w:rsidRPr="006E128E" w:rsidRDefault="006E128E" w:rsidP="006E128E">
      <w:pPr>
        <w:pStyle w:val="EndNoteBibliography"/>
        <w:spacing w:after="0"/>
        <w:ind w:left="720" w:hanging="720"/>
      </w:pPr>
      <w:r w:rsidRPr="006E128E">
        <w:t xml:space="preserve">Slater, S. B., and R. D. Baxter. 2014. Diet, prey selection and body condition of age-0 Delta Smelt, </w:t>
      </w:r>
      <w:r w:rsidRPr="006E128E">
        <w:rPr>
          <w:i/>
        </w:rPr>
        <w:t>Hypomesus transpacificus</w:t>
      </w:r>
      <w:r w:rsidRPr="006E128E">
        <w:t xml:space="preserve">, in the upper San Francisco Estuary. San Francisco Estuary and Watershed Science 14(4). </w:t>
      </w:r>
    </w:p>
    <w:p w14:paraId="72E9D785" w14:textId="77777777" w:rsidR="006E128E" w:rsidRPr="006E128E" w:rsidRDefault="006E128E" w:rsidP="006E128E">
      <w:pPr>
        <w:pStyle w:val="EndNoteBibliography"/>
        <w:spacing w:after="0"/>
        <w:ind w:left="720" w:hanging="720"/>
      </w:pPr>
      <w:r w:rsidRPr="006E128E">
        <w:t xml:space="preserve">Sobczak, W. V., J. E. Cloern, A. D. Jassby, B. E. Cole, T. S. Schraga, and A. Arnsberg. 2005. Detritus fuels ecosystem metabolism but not metazoan food webs in San Francisco Estuary's freshwater Delta. Estuaries 28(1):122-135. </w:t>
      </w:r>
    </w:p>
    <w:p w14:paraId="73AF7144" w14:textId="77777777" w:rsidR="006E128E" w:rsidRPr="006E128E" w:rsidRDefault="006E128E" w:rsidP="006E128E">
      <w:pPr>
        <w:pStyle w:val="EndNoteBibliography"/>
        <w:spacing w:after="0"/>
        <w:ind w:left="720" w:hanging="720"/>
      </w:pPr>
      <w:r w:rsidRPr="006E128E">
        <w:t xml:space="preserve">Sobczak, W. V., J. E. Cloern, A. D. Jassby, and A. B. Muller-Solger. 2002. Bioavailability of organic matter in a highly disturbed estuary: The role of detrital and algal resources. Proceedings of the National Academy of Sciences 99(12):8101-8105. </w:t>
      </w:r>
    </w:p>
    <w:p w14:paraId="0C0B9480" w14:textId="77777777" w:rsidR="006E128E" w:rsidRPr="006E128E" w:rsidRDefault="006E128E" w:rsidP="006E128E">
      <w:pPr>
        <w:pStyle w:val="EndNoteBibliography"/>
        <w:spacing w:after="0"/>
        <w:ind w:left="720" w:hanging="720"/>
      </w:pPr>
      <w:r w:rsidRPr="006E128E">
        <w:t xml:space="preserve">Sommer, T., and F. Mejia. 2013. A place to call home: a synthesis of Delta Smelt habitat in the upper San Francisco Estuary. San Francisco Estuary and Watershed Science 11(2):25 pages. </w:t>
      </w:r>
    </w:p>
    <w:p w14:paraId="5958DA0D" w14:textId="77777777" w:rsidR="006E128E" w:rsidRPr="006E128E" w:rsidRDefault="006E128E" w:rsidP="006E128E">
      <w:pPr>
        <w:pStyle w:val="EndNoteBibliography"/>
        <w:spacing w:after="0"/>
        <w:ind w:left="720" w:hanging="720"/>
      </w:pPr>
      <w:r w:rsidRPr="006E128E">
        <w:t xml:space="preserve">Sommer, T., K. Reece, F. Mejia, and M. Nobriga. 2009. Delta smelt life-history contingents: a possible upstream rearing strategy. IEP Newsletter 22(1):11-13. </w:t>
      </w:r>
    </w:p>
    <w:p w14:paraId="3787785B" w14:textId="77777777" w:rsidR="006E128E" w:rsidRPr="006E128E" w:rsidRDefault="006E128E" w:rsidP="006E128E">
      <w:pPr>
        <w:pStyle w:val="EndNoteBibliography"/>
        <w:spacing w:after="0"/>
        <w:ind w:left="720" w:hanging="720"/>
      </w:pPr>
      <w:r w:rsidRPr="006E128E">
        <w:t xml:space="preserve">Sommer, T. R., W. C. Harrell, A. M. Solger, B. Tom, and W. Kimmerer. 2004. Effects of flow variation on channel and floodplain biota and habitats of the Sacramento River, California, USA. Aquatic Conservation 14(3):247-261. </w:t>
      </w:r>
    </w:p>
    <w:p w14:paraId="6F90FC72" w14:textId="77777777" w:rsidR="006E128E" w:rsidRPr="006E128E" w:rsidRDefault="006E128E" w:rsidP="006E128E">
      <w:pPr>
        <w:pStyle w:val="EndNoteBibliography"/>
        <w:spacing w:after="0"/>
        <w:ind w:left="720" w:hanging="720"/>
      </w:pPr>
      <w:r w:rsidRPr="006E128E">
        <w:t xml:space="preserve">Sommer, T. R., M. L. Nobriga, W. C. Harrell, W. Batham, and W. J. Kimmerer. 2001. Floodplain rearing of juvenile chinook salmon: Evidence of enhanced growth and survival. Canadian Journal of Fisheries and Aquatic Sciences 58(2):325-333. </w:t>
      </w:r>
    </w:p>
    <w:p w14:paraId="12430576" w14:textId="77777777" w:rsidR="006E128E" w:rsidRPr="006E128E" w:rsidRDefault="006E128E" w:rsidP="006E128E">
      <w:pPr>
        <w:pStyle w:val="EndNoteBibliography"/>
        <w:spacing w:after="0"/>
        <w:ind w:left="720" w:hanging="720"/>
      </w:pPr>
      <w:r w:rsidRPr="006E128E">
        <w:t>Strong, S. E. 2015. Dissolved inorganic nitrogen and chlorophyll-a at a restored site in Suisun Marsh. San Francisco State University.</w:t>
      </w:r>
    </w:p>
    <w:p w14:paraId="61AF9053" w14:textId="024A78CC" w:rsidR="006E128E" w:rsidRPr="006E128E" w:rsidRDefault="006E128E" w:rsidP="006E128E">
      <w:pPr>
        <w:pStyle w:val="EndNoteBibliography"/>
        <w:spacing w:after="0"/>
        <w:ind w:left="720" w:hanging="720"/>
      </w:pPr>
      <w:r w:rsidRPr="006E128E">
        <w:t xml:space="preserve">Thompson, B., J. A. Ranasinghe, S. Lowe, A. Melwani, and S. B. Weisberg. 2013. Benthic macrofaunal assemblages of the San Francisco Estuary and Delta, USA. Environmental Monitoring and Assessment 185(3):2281-2295. </w:t>
      </w:r>
      <w:hyperlink r:id="rId201" w:history="1">
        <w:r w:rsidRPr="006E128E">
          <w:rPr>
            <w:rStyle w:val="Hyperlink"/>
          </w:rPr>
          <w:t>http://dx.doi.org/10.1007/s10661-012-2708-8</w:t>
        </w:r>
      </w:hyperlink>
      <w:r w:rsidRPr="006E128E">
        <w:t>.</w:t>
      </w:r>
    </w:p>
    <w:p w14:paraId="728E4F0E" w14:textId="77777777" w:rsidR="006E128E" w:rsidRPr="006E128E" w:rsidRDefault="006E128E" w:rsidP="006E128E">
      <w:pPr>
        <w:pStyle w:val="EndNoteBibliography"/>
        <w:spacing w:after="0"/>
        <w:ind w:left="720" w:hanging="720"/>
      </w:pPr>
      <w:r w:rsidRPr="006E128E">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68EB9C6F" w14:textId="77777777" w:rsidR="006E128E" w:rsidRPr="006E128E" w:rsidRDefault="006E128E" w:rsidP="006E128E">
      <w:pPr>
        <w:pStyle w:val="EndNoteBibliography"/>
        <w:spacing w:after="0"/>
        <w:ind w:left="720" w:hanging="720"/>
      </w:pPr>
      <w:r w:rsidRPr="006E128E">
        <w:lastRenderedPageBreak/>
        <w:t xml:space="preserve">Turner, A. M., and J. C. Trexler. 1997. Sampling aquatic invertebrates from marshes: evaluating the options. Journal of the North American Benthological Society 16(3):694-709. </w:t>
      </w:r>
    </w:p>
    <w:p w14:paraId="629390CC" w14:textId="5E890FA9" w:rsidR="006E128E" w:rsidRPr="006E128E" w:rsidRDefault="006E128E" w:rsidP="006E128E">
      <w:pPr>
        <w:pStyle w:val="EndNoteBibliography"/>
        <w:spacing w:after="0"/>
        <w:ind w:left="720" w:hanging="720"/>
      </w:pPr>
      <w:r w:rsidRPr="006E128E">
        <w:t xml:space="preserve">Utermöhl, H. 1958. Methods of collecting plankton for various purposes are discussed. SIL Communications, 1953-1996 9(1):1-38. </w:t>
      </w:r>
      <w:hyperlink r:id="rId202" w:history="1">
        <w:r w:rsidRPr="006E128E">
          <w:rPr>
            <w:rStyle w:val="Hyperlink"/>
          </w:rPr>
          <w:t>https://doi.org/10.1080/05384680.1958.11904091</w:t>
        </w:r>
      </w:hyperlink>
      <w:r w:rsidRPr="006E128E">
        <w:t>.</w:t>
      </w:r>
    </w:p>
    <w:p w14:paraId="38973551" w14:textId="17D550F7" w:rsidR="006E128E" w:rsidRPr="006E128E" w:rsidRDefault="006E128E" w:rsidP="006E128E">
      <w:pPr>
        <w:pStyle w:val="EndNoteBibliography"/>
        <w:spacing w:after="0"/>
        <w:ind w:left="720" w:hanging="720"/>
      </w:pPr>
      <w:r w:rsidRPr="006E128E">
        <w:t xml:space="preserve">Wells, E. 2015. IEP Environmental Monitoring Program Benthos Metadata. C. D. o. W. Resources, editor. Division of Environmental Services, Bay-Delta Monitoring and Analysis Section, West Sacramento, CA. </w:t>
      </w:r>
      <w:hyperlink r:id="rId203" w:history="1">
        <w:r w:rsidRPr="006E128E">
          <w:rPr>
            <w:rStyle w:val="Hyperlink"/>
          </w:rPr>
          <w:t>http://www.water.ca.gov/bdma/meta/benthic.cfm</w:t>
        </w:r>
      </w:hyperlink>
      <w:r w:rsidRPr="006E128E">
        <w:t>.</w:t>
      </w:r>
    </w:p>
    <w:p w14:paraId="77AD656B" w14:textId="2234D3A0" w:rsidR="006E128E" w:rsidRPr="006E128E" w:rsidRDefault="006E128E" w:rsidP="006E128E">
      <w:pPr>
        <w:pStyle w:val="EndNoteBibliography"/>
        <w:spacing w:after="0"/>
        <w:ind w:left="720" w:hanging="720"/>
      </w:pPr>
      <w:r w:rsidRPr="006E128E">
        <w:t xml:space="preserve">Whitley, S. N., and S. M. Bollens. 2014. Fish assemblages across a vegetation gradient in a restoring tidal freshwater wetland: diets and potential for resource competition. Environmental Biology of Fishes 97(6):659-674. </w:t>
      </w:r>
      <w:hyperlink r:id="rId204" w:history="1">
        <w:r w:rsidRPr="006E128E">
          <w:rPr>
            <w:rStyle w:val="Hyperlink"/>
          </w:rPr>
          <w:t>http://search.proquest.com/docview/1518010595?accountid=147320</w:t>
        </w:r>
      </w:hyperlink>
      <w:r w:rsidRPr="006E128E">
        <w:t>.</w:t>
      </w:r>
    </w:p>
    <w:p w14:paraId="7AF11543" w14:textId="195BDAFF" w:rsidR="006E128E" w:rsidRPr="006E128E" w:rsidRDefault="006E128E" w:rsidP="006E128E">
      <w:pPr>
        <w:pStyle w:val="EndNoteBibliography"/>
        <w:spacing w:after="0"/>
        <w:ind w:left="720" w:hanging="720"/>
      </w:pPr>
      <w:r w:rsidRPr="006E128E">
        <w:t xml:space="preserve">Williams, J. G. 2012. Juvenile Chinook Salmon (Oncorhynchus tshawytscha) in and Around the San Francisco Estuary. San Francisco Estuary and Watershed Science 10(3). </w:t>
      </w:r>
      <w:hyperlink r:id="rId205" w:history="1">
        <w:r w:rsidRPr="006E128E">
          <w:rPr>
            <w:rStyle w:val="Hyperlink"/>
          </w:rPr>
          <w:t>http://www.escholarship.org/uc/item/96f2t9xw</w:t>
        </w:r>
      </w:hyperlink>
      <w:r w:rsidRPr="006E128E">
        <w:t>.</w:t>
      </w:r>
    </w:p>
    <w:p w14:paraId="0E257578" w14:textId="77777777" w:rsidR="006E128E" w:rsidRPr="006E128E" w:rsidRDefault="006E128E" w:rsidP="006E128E">
      <w:pPr>
        <w:pStyle w:val="EndNoteBibliography"/>
        <w:spacing w:after="0"/>
        <w:ind w:left="720" w:hanging="720"/>
      </w:pPr>
      <w:r w:rsidRPr="006E128E">
        <w:t xml:space="preserve">Winder, M., and A. D. Jassby. 2011. Shifts in zooplankton community structure: implications for food web processes in the upper San Francisco Estuary. Estuaries and Coasts 34(4):675-690. </w:t>
      </w:r>
    </w:p>
    <w:p w14:paraId="70D13B65" w14:textId="0E876AA2" w:rsidR="006E128E" w:rsidRPr="006E128E" w:rsidRDefault="006E128E" w:rsidP="006E128E">
      <w:pPr>
        <w:pStyle w:val="EndNoteBibliography"/>
        <w:spacing w:after="0"/>
        <w:ind w:left="720" w:hanging="720"/>
      </w:pPr>
      <w:r w:rsidRPr="006E128E">
        <w:t xml:space="preserve">Wong, A. 2012. Bryte Chemical Laboratory Quality Assurance Manual. C. D. o. W. Resources, editor. State of California, The Resources Agency, West Sacramento, CA. </w:t>
      </w:r>
      <w:hyperlink r:id="rId206" w:history="1">
        <w:r w:rsidRPr="006E128E">
          <w:rPr>
            <w:rStyle w:val="Hyperlink"/>
          </w:rPr>
          <w:t>https://water.ca.gov/LegacyFiles/waterquality/drinkingwater/docs/brytelab_qa_manual_2012.pdf</w:t>
        </w:r>
      </w:hyperlink>
      <w:r w:rsidRPr="006E128E">
        <w:t>.</w:t>
      </w:r>
    </w:p>
    <w:p w14:paraId="007B2D75" w14:textId="77777777" w:rsidR="006E128E" w:rsidRPr="006E128E" w:rsidRDefault="006E128E" w:rsidP="006E128E">
      <w:pPr>
        <w:pStyle w:val="EndNoteBibliography"/>
        <w:spacing w:after="0"/>
        <w:ind w:left="720" w:hanging="720"/>
      </w:pPr>
      <w:r w:rsidRPr="006E128E">
        <w:t xml:space="preserve">Yoshiyama, R. M., F. W. Fisher, and P. B. Moyle. 1998. Historical abundance and decline of Chinook salmon in the Central Valley region of California. North American Journal of Fisheries Management 18(3):487-521. </w:t>
      </w:r>
    </w:p>
    <w:p w14:paraId="02ACB1F3" w14:textId="77777777" w:rsidR="006E128E" w:rsidRPr="006E128E" w:rsidRDefault="006E128E" w:rsidP="006E128E">
      <w:pPr>
        <w:pStyle w:val="EndNoteBibliography"/>
        <w:ind w:left="720" w:hanging="720"/>
      </w:pPr>
      <w:r w:rsidRPr="006E128E">
        <w:t xml:space="preserve">Young, M. J., J. L. Conrad, A. J. Bibian, and A. Sih. 2018. The Effect of Submersed Aquatic Vegetation on Invertebrates Important in Diets of Juvenile Largemouth Bass, </w:t>
      </w:r>
      <w:r w:rsidRPr="006E128E">
        <w:rPr>
          <w:i/>
        </w:rPr>
        <w:t>Micropterus salmoides</w:t>
      </w:r>
      <w:r w:rsidRPr="006E128E">
        <w:t xml:space="preserve">. San Francisco Estuary and Watershed Science 16(2). </w:t>
      </w:r>
    </w:p>
    <w:p w14:paraId="2E3C346B" w14:textId="5413478C" w:rsidR="00C0435E" w:rsidRDefault="00C0435E" w:rsidP="00C0435E">
      <w:r>
        <w:fldChar w:fldCharType="end"/>
      </w:r>
    </w:p>
    <w:p w14:paraId="4A2CB6B5" w14:textId="3E3FB4B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871F45" w:rsidRDefault="00871F45">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871F45" w:rsidRDefault="00871F45">
      <w:pPr>
        <w:pStyle w:val="CommentText"/>
      </w:pPr>
      <w:r>
        <w:rPr>
          <w:rStyle w:val="CommentReference"/>
        </w:rPr>
        <w:annotationRef/>
      </w:r>
      <w:r>
        <w:t>cite workplan</w:t>
      </w:r>
    </w:p>
  </w:comment>
  <w:comment w:id="67" w:author="Ellis, Daniel@Wildlife" w:date="2019-07-03T09:35:00Z" w:initials="ED">
    <w:p w14:paraId="7D83BC61" w14:textId="377EE13C" w:rsidR="00871F45" w:rsidRDefault="00871F45">
      <w:pPr>
        <w:pStyle w:val="CommentText"/>
      </w:pPr>
      <w:r>
        <w:rPr>
          <w:rStyle w:val="CommentReference"/>
        </w:rPr>
        <w:annotationRef/>
      </w:r>
      <w:r>
        <w:t>I found myself saying the same things as you did for zooplankton, I think we should clump the “what we did” part but keep the intros separate</w:t>
      </w:r>
    </w:p>
  </w:comment>
  <w:comment w:id="69" w:author="Hartman, Rosemary@Wildlife [2]" w:date="2019-05-17T14:02:00Z" w:initials="HR">
    <w:p w14:paraId="1EFF8305" w14:textId="74330520" w:rsidR="00871F45" w:rsidRDefault="00871F45">
      <w:pPr>
        <w:pStyle w:val="CommentText"/>
      </w:pPr>
      <w:r>
        <w:rPr>
          <w:rStyle w:val="CommentReference"/>
        </w:rPr>
        <w:annotationRef/>
      </w:r>
      <w:r>
        <w:t>Stacy and I discussed leaving this out for now, writing it up when we have all the data</w:t>
      </w:r>
    </w:p>
  </w:comment>
  <w:comment w:id="73" w:author="Hartman, Rosemary@DWR" w:date="2019-07-02T10:01:00Z" w:initials="HR">
    <w:p w14:paraId="49366015" w14:textId="26C32B65" w:rsidR="00871F45" w:rsidRDefault="00871F45">
      <w:pPr>
        <w:pStyle w:val="CommentText"/>
      </w:pPr>
      <w:r>
        <w:rPr>
          <w:rStyle w:val="CommentReference"/>
        </w:rPr>
        <w:annotationRef/>
      </w:r>
      <w:r>
        <w:t>Describe fish surveys</w:t>
      </w:r>
    </w:p>
  </w:comment>
  <w:comment w:id="75" w:author="Ellis, Daniel@Wildlife" w:date="2019-07-03T09:59:00Z" w:initials="ED">
    <w:p w14:paraId="52A84788" w14:textId="4D962F68" w:rsidR="00871F45" w:rsidRDefault="00871F45">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76" w:author="Hartman, Rosemary@DWR" w:date="2019-07-02T10:01:00Z" w:initials="HR">
    <w:p w14:paraId="286494F0" w14:textId="34E959C2" w:rsidR="00871F45" w:rsidRDefault="00871F45">
      <w:pPr>
        <w:pStyle w:val="CommentText"/>
      </w:pPr>
      <w:r>
        <w:rPr>
          <w:rStyle w:val="CommentReference"/>
        </w:rPr>
        <w:annotationRef/>
      </w:r>
      <w:r>
        <w:t>Dave to fill in fish surveys</w:t>
      </w:r>
    </w:p>
  </w:comment>
  <w:comment w:id="80" w:author="Hartman, Rosemary@DWR" w:date="2019-07-02T09:34:00Z" w:initials="HR">
    <w:p w14:paraId="572A3D2C" w14:textId="2FB2C78C" w:rsidR="00871F45" w:rsidRDefault="00871F45">
      <w:pPr>
        <w:pStyle w:val="CommentText"/>
      </w:pPr>
      <w:r>
        <w:rPr>
          <w:rStyle w:val="CommentReference"/>
        </w:rPr>
        <w:annotationRef/>
      </w:r>
      <w:r>
        <w:t>Dan – please edit based on your analyses</w:t>
      </w:r>
    </w:p>
  </w:comment>
  <w:comment w:id="81" w:author="Ellis, Daniel@Wildlife" w:date="2019-07-03T10:37:00Z" w:initials="ED">
    <w:p w14:paraId="551E53D0" w14:textId="307FB405" w:rsidR="00871F45" w:rsidRDefault="00871F45">
      <w:pPr>
        <w:pStyle w:val="CommentText"/>
      </w:pPr>
      <w:r>
        <w:rPr>
          <w:rStyle w:val="CommentReference"/>
        </w:rPr>
        <w:annotationRef/>
      </w:r>
      <w:r>
        <w:t>Id think we are better off leaving this out of an annual report in favor of a report later on to synthesize results. Do you think that’ll be ok?</w:t>
      </w:r>
    </w:p>
  </w:comment>
  <w:comment w:id="85" w:author="Ellis, Daniel@Wildlife" w:date="2019-07-22T11:20:00Z" w:initials="ED">
    <w:p w14:paraId="61049766" w14:textId="5B6BFAF7" w:rsidR="00871F45" w:rsidRDefault="00871F45">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152" w:author="Ellis, Daniel@Wildlife" w:date="2019-07-12T10:11:00Z" w:initials="ED">
    <w:p w14:paraId="06C2B0D7" w14:textId="39A6E55D" w:rsidR="00871F45" w:rsidRDefault="00871F45" w:rsidP="0099061E">
      <w:pPr>
        <w:pStyle w:val="CommentText"/>
      </w:pPr>
      <w:r>
        <w:rPr>
          <w:rStyle w:val="CommentReference"/>
        </w:rPr>
        <w:annotationRef/>
      </w:r>
      <w:r>
        <w:t>This question really links the nutrient and phytoplankton datasets in a way that we did not thoroughly test. My first take from what we did see in phytoplankton makes me think my assessment is correct. But should we be attempting to flesh this out more fully?  I recall Rosie having made a set of plots with some red lines included as thresholds below which nutrients might be limited- I could re-do the plots with nutrient concentrations vs time to include those cited thresholds. That might be the easiest way to demonstrate whether we crossed thresholds without too much extra analyses. This is also more complicated than a single annual document can dig in to. Drawing a line for selected constituent and drawing attention to known ratios is probably the most we can realistically attempt to do every year in these reports.</w:t>
      </w:r>
    </w:p>
  </w:comment>
  <w:comment w:id="160" w:author="Ellis, Daniel@Wildlife" w:date="2019-06-11T13:43:00Z" w:initials="ED">
    <w:p w14:paraId="65775D75" w14:textId="77777777" w:rsidR="00871F45" w:rsidRDefault="00871F45" w:rsidP="001823BA">
      <w:pPr>
        <w:pStyle w:val="CommentText"/>
      </w:pPr>
      <w:r>
        <w:rPr>
          <w:rStyle w:val="CommentReference"/>
        </w:rPr>
        <w:annotationRef/>
      </w:r>
      <w:r>
        <w:t>update</w:t>
      </w:r>
    </w:p>
  </w:comment>
  <w:comment w:id="165" w:author="Ellis, Daniel@Wildlife" w:date="2019-07-15T11:41:00Z" w:initials="ED">
    <w:p w14:paraId="015C324C" w14:textId="3A2F287D" w:rsidR="00871F45" w:rsidRDefault="00871F45">
      <w:pPr>
        <w:pStyle w:val="CommentText"/>
      </w:pPr>
      <w:r>
        <w:rPr>
          <w:rStyle w:val="CommentReference"/>
        </w:rPr>
        <w:annotationRef/>
      </w:r>
      <w:r>
        <w:t>Should I make some nmds plots as well?</w:t>
      </w:r>
    </w:p>
  </w:comment>
  <w:comment w:id="207" w:author="Hartman, Rosemary@Wildlife" w:date="2019-01-29T07:01:00Z" w:initials="HR">
    <w:p w14:paraId="7CE71C1E" w14:textId="77CD3CF4" w:rsidR="00871F45" w:rsidRDefault="00871F45">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7D83BC61" w15:done="0"/>
  <w15:commentEx w15:paraId="1EFF8305" w15:done="0"/>
  <w15:commentEx w15:paraId="49366015" w15:done="0"/>
  <w15:commentEx w15:paraId="52A84788" w15:done="0"/>
  <w15:commentEx w15:paraId="286494F0" w15:done="0"/>
  <w15:commentEx w15:paraId="572A3D2C" w15:done="0"/>
  <w15:commentEx w15:paraId="551E53D0" w15:done="0"/>
  <w15:commentEx w15:paraId="61049766" w15:done="0"/>
  <w15:commentEx w15:paraId="06C2B0D7" w15:done="0"/>
  <w15:commentEx w15:paraId="65775D75" w15:done="0"/>
  <w15:commentEx w15:paraId="015C324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7D83BC61" w16cid:durableId="20C6F550"/>
  <w16cid:commentId w16cid:paraId="1EFF8305" w16cid:durableId="20893D77"/>
  <w16cid:commentId w16cid:paraId="49366015" w16cid:durableId="20C5A9E2"/>
  <w16cid:commentId w16cid:paraId="52A84788" w16cid:durableId="20C6FB0C"/>
  <w16cid:commentId w16cid:paraId="286494F0" w16cid:durableId="20C5A9EF"/>
  <w16cid:commentId w16cid:paraId="572A3D2C" w16cid:durableId="20C5A3A9"/>
  <w16cid:commentId w16cid:paraId="551E53D0" w16cid:durableId="20C703D4"/>
  <w16cid:commentId w16cid:paraId="61049766" w16cid:durableId="20E01A79"/>
  <w16cid:commentId w16cid:paraId="06C2B0D7" w16cid:durableId="20D2DB46"/>
  <w16cid:commentId w16cid:paraId="65775D75" w16cid:durableId="20C6F144"/>
  <w16cid:commentId w16cid:paraId="015C324C" w16cid:durableId="20D6E505"/>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A4E63" w14:textId="77777777" w:rsidR="00C80E7D" w:rsidRDefault="00C80E7D">
      <w:pPr>
        <w:spacing w:after="0" w:line="240" w:lineRule="auto"/>
      </w:pPr>
      <w:r>
        <w:separator/>
      </w:r>
    </w:p>
  </w:endnote>
  <w:endnote w:type="continuationSeparator" w:id="0">
    <w:p w14:paraId="569F1E04" w14:textId="77777777" w:rsidR="00C80E7D" w:rsidRDefault="00C80E7D">
      <w:pPr>
        <w:spacing w:after="0" w:line="240" w:lineRule="auto"/>
      </w:pPr>
      <w:r>
        <w:continuationSeparator/>
      </w:r>
    </w:p>
  </w:endnote>
  <w:endnote w:type="continuationNotice" w:id="1">
    <w:p w14:paraId="4CA59DF8" w14:textId="77777777" w:rsidR="00C80E7D" w:rsidRDefault="00C80E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871F45" w:rsidRDefault="00871F45">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448B9" w14:textId="77777777" w:rsidR="00C80E7D" w:rsidRDefault="00C80E7D">
      <w:pPr>
        <w:spacing w:after="0" w:line="240" w:lineRule="auto"/>
      </w:pPr>
      <w:r>
        <w:separator/>
      </w:r>
    </w:p>
  </w:footnote>
  <w:footnote w:type="continuationSeparator" w:id="0">
    <w:p w14:paraId="3328004E" w14:textId="77777777" w:rsidR="00C80E7D" w:rsidRDefault="00C80E7D">
      <w:pPr>
        <w:spacing w:after="0" w:line="240" w:lineRule="auto"/>
      </w:pPr>
      <w:r>
        <w:continuationSeparator/>
      </w:r>
    </w:p>
  </w:footnote>
  <w:footnote w:type="continuationNotice" w:id="1">
    <w:p w14:paraId="4A51CCFA" w14:textId="77777777" w:rsidR="00C80E7D" w:rsidRDefault="00C80E7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871F45" w:rsidRDefault="00871F45">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0"/>
  </w:num>
  <w:num w:numId="13">
    <w:abstractNumId w:val="18"/>
  </w:num>
  <w:num w:numId="14">
    <w:abstractNumId w:val="2"/>
  </w:num>
  <w:num w:numId="15">
    <w:abstractNumId w:val="21"/>
  </w:num>
  <w:num w:numId="16">
    <w:abstractNumId w:val="6"/>
  </w:num>
  <w:num w:numId="17">
    <w:abstractNumId w:val="4"/>
  </w:num>
  <w:num w:numId="18">
    <w:abstractNumId w:val="19"/>
  </w:num>
  <w:num w:numId="19">
    <w:abstractNumId w:val="12"/>
  </w:num>
  <w:num w:numId="20">
    <w:abstractNumId w:val="7"/>
  </w:num>
  <w:num w:numId="21">
    <w:abstractNumId w:val="8"/>
  </w:num>
  <w:num w:numId="22">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Ellis, Daniel@Wildlife">
    <w15:presenceInfo w15:providerId="AD" w15:userId="S::Daniel.Ellis@Wildlife.ca.gov::b07a757f-c701-4074-966e-a7cb308cabba"/>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lt;record-ids&gt;&lt;item&gt;239&lt;/item&gt;&lt;item&gt;1071&lt;/item&gt;&lt;item&gt;2409&lt;/item&gt;&lt;item&gt;2599&lt;/item&gt;&lt;item&gt;2836&lt;/item&gt;&lt;item&gt;2846&lt;/item&gt;&lt;item&gt;4488&lt;/item&gt;&lt;item&gt;4613&lt;/item&gt;&lt;item&gt;4644&lt;/item&gt;&lt;item&gt;5254&lt;/item&gt;&lt;item&gt;5257&lt;/item&gt;&lt;item&gt;5561&lt;/item&gt;&lt;item&gt;5562&lt;/item&gt;&lt;item&gt;5563&lt;/item&gt;&lt;item&gt;5564&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3D08"/>
    <w:rsid w:val="0003440B"/>
    <w:rsid w:val="0003468F"/>
    <w:rsid w:val="000348A0"/>
    <w:rsid w:val="00035F20"/>
    <w:rsid w:val="00036197"/>
    <w:rsid w:val="00036FB2"/>
    <w:rsid w:val="000412DF"/>
    <w:rsid w:val="000430F8"/>
    <w:rsid w:val="00045436"/>
    <w:rsid w:val="00047A18"/>
    <w:rsid w:val="000513A6"/>
    <w:rsid w:val="00051A5E"/>
    <w:rsid w:val="0005274A"/>
    <w:rsid w:val="000527ED"/>
    <w:rsid w:val="00054E44"/>
    <w:rsid w:val="00056F69"/>
    <w:rsid w:val="00061A8C"/>
    <w:rsid w:val="0006202E"/>
    <w:rsid w:val="0006310E"/>
    <w:rsid w:val="000660AD"/>
    <w:rsid w:val="00067FA7"/>
    <w:rsid w:val="00073C04"/>
    <w:rsid w:val="00077AC7"/>
    <w:rsid w:val="000841F2"/>
    <w:rsid w:val="0008458E"/>
    <w:rsid w:val="000942D3"/>
    <w:rsid w:val="00096F9D"/>
    <w:rsid w:val="000975B5"/>
    <w:rsid w:val="000B36FB"/>
    <w:rsid w:val="000B5EBA"/>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36BC"/>
    <w:rsid w:val="00124E3B"/>
    <w:rsid w:val="00127F21"/>
    <w:rsid w:val="001313DF"/>
    <w:rsid w:val="0013218D"/>
    <w:rsid w:val="00132847"/>
    <w:rsid w:val="00132D2D"/>
    <w:rsid w:val="0013436E"/>
    <w:rsid w:val="00141368"/>
    <w:rsid w:val="00142331"/>
    <w:rsid w:val="001430AF"/>
    <w:rsid w:val="0014369B"/>
    <w:rsid w:val="00146E36"/>
    <w:rsid w:val="00150919"/>
    <w:rsid w:val="001530C1"/>
    <w:rsid w:val="001616E3"/>
    <w:rsid w:val="00162653"/>
    <w:rsid w:val="00167699"/>
    <w:rsid w:val="00170BE3"/>
    <w:rsid w:val="00170CCB"/>
    <w:rsid w:val="00172AA1"/>
    <w:rsid w:val="00172DD8"/>
    <w:rsid w:val="00172F2D"/>
    <w:rsid w:val="0017460B"/>
    <w:rsid w:val="001751B9"/>
    <w:rsid w:val="0017586D"/>
    <w:rsid w:val="0017738C"/>
    <w:rsid w:val="001823BA"/>
    <w:rsid w:val="00184CEF"/>
    <w:rsid w:val="00186201"/>
    <w:rsid w:val="0018706D"/>
    <w:rsid w:val="001943C5"/>
    <w:rsid w:val="001960A1"/>
    <w:rsid w:val="001961AE"/>
    <w:rsid w:val="00196816"/>
    <w:rsid w:val="001A0AF9"/>
    <w:rsid w:val="001A0F50"/>
    <w:rsid w:val="001A24E6"/>
    <w:rsid w:val="001A2FC1"/>
    <w:rsid w:val="001A3270"/>
    <w:rsid w:val="001A4439"/>
    <w:rsid w:val="001A4BBD"/>
    <w:rsid w:val="001B03AB"/>
    <w:rsid w:val="001B0C15"/>
    <w:rsid w:val="001B1483"/>
    <w:rsid w:val="001B26D0"/>
    <w:rsid w:val="001B51ED"/>
    <w:rsid w:val="001B60A9"/>
    <w:rsid w:val="001C168D"/>
    <w:rsid w:val="001C2E0E"/>
    <w:rsid w:val="001C3894"/>
    <w:rsid w:val="001C5D0C"/>
    <w:rsid w:val="001D1274"/>
    <w:rsid w:val="001D1D33"/>
    <w:rsid w:val="001D2C3E"/>
    <w:rsid w:val="001D2F97"/>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6949"/>
    <w:rsid w:val="002200DE"/>
    <w:rsid w:val="0023062C"/>
    <w:rsid w:val="00232E24"/>
    <w:rsid w:val="002335A5"/>
    <w:rsid w:val="002339DB"/>
    <w:rsid w:val="002348BE"/>
    <w:rsid w:val="00235A6F"/>
    <w:rsid w:val="00236B4C"/>
    <w:rsid w:val="0024051C"/>
    <w:rsid w:val="00245BD5"/>
    <w:rsid w:val="00245C7B"/>
    <w:rsid w:val="00250D14"/>
    <w:rsid w:val="002510D9"/>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3D09"/>
    <w:rsid w:val="002A7FD9"/>
    <w:rsid w:val="002B1240"/>
    <w:rsid w:val="002B3FE6"/>
    <w:rsid w:val="002B50BC"/>
    <w:rsid w:val="002B6D03"/>
    <w:rsid w:val="002C06F6"/>
    <w:rsid w:val="002C33A7"/>
    <w:rsid w:val="002C502A"/>
    <w:rsid w:val="002C50FB"/>
    <w:rsid w:val="002D47EB"/>
    <w:rsid w:val="002D79BA"/>
    <w:rsid w:val="002E4068"/>
    <w:rsid w:val="002E4FAC"/>
    <w:rsid w:val="002E5AD6"/>
    <w:rsid w:val="002E5DBC"/>
    <w:rsid w:val="002F4FF9"/>
    <w:rsid w:val="002F5B54"/>
    <w:rsid w:val="002F79C9"/>
    <w:rsid w:val="003002E0"/>
    <w:rsid w:val="0030387B"/>
    <w:rsid w:val="00304AB9"/>
    <w:rsid w:val="003109B0"/>
    <w:rsid w:val="00313829"/>
    <w:rsid w:val="00313CBC"/>
    <w:rsid w:val="00314CA4"/>
    <w:rsid w:val="00315E56"/>
    <w:rsid w:val="00324A9D"/>
    <w:rsid w:val="00324FC0"/>
    <w:rsid w:val="003256C0"/>
    <w:rsid w:val="00326FB7"/>
    <w:rsid w:val="00327C04"/>
    <w:rsid w:val="00327F28"/>
    <w:rsid w:val="0033566F"/>
    <w:rsid w:val="0034055B"/>
    <w:rsid w:val="0034467E"/>
    <w:rsid w:val="00346409"/>
    <w:rsid w:val="00352473"/>
    <w:rsid w:val="003524DA"/>
    <w:rsid w:val="003528D0"/>
    <w:rsid w:val="00360460"/>
    <w:rsid w:val="00362121"/>
    <w:rsid w:val="003637A8"/>
    <w:rsid w:val="00364CE1"/>
    <w:rsid w:val="003706A9"/>
    <w:rsid w:val="00371248"/>
    <w:rsid w:val="003757FC"/>
    <w:rsid w:val="00375D5A"/>
    <w:rsid w:val="0038025A"/>
    <w:rsid w:val="00382AE5"/>
    <w:rsid w:val="00383111"/>
    <w:rsid w:val="003876FF"/>
    <w:rsid w:val="00387CAC"/>
    <w:rsid w:val="003918A8"/>
    <w:rsid w:val="00392F26"/>
    <w:rsid w:val="003942B0"/>
    <w:rsid w:val="003950FE"/>
    <w:rsid w:val="0039678E"/>
    <w:rsid w:val="0039682F"/>
    <w:rsid w:val="003975AF"/>
    <w:rsid w:val="00397FC0"/>
    <w:rsid w:val="003A23C3"/>
    <w:rsid w:val="003A5694"/>
    <w:rsid w:val="003A5F56"/>
    <w:rsid w:val="003B0171"/>
    <w:rsid w:val="003B0E2F"/>
    <w:rsid w:val="003B0E58"/>
    <w:rsid w:val="003B1921"/>
    <w:rsid w:val="003B2A28"/>
    <w:rsid w:val="003B2CEE"/>
    <w:rsid w:val="003C49C9"/>
    <w:rsid w:val="003C700C"/>
    <w:rsid w:val="003D3ED7"/>
    <w:rsid w:val="003D759C"/>
    <w:rsid w:val="003E2169"/>
    <w:rsid w:val="003E59FA"/>
    <w:rsid w:val="003E5E98"/>
    <w:rsid w:val="003E66BD"/>
    <w:rsid w:val="003E7640"/>
    <w:rsid w:val="003E7E47"/>
    <w:rsid w:val="003F11AB"/>
    <w:rsid w:val="003F1B2E"/>
    <w:rsid w:val="003F2F0C"/>
    <w:rsid w:val="003F3FBD"/>
    <w:rsid w:val="003F4720"/>
    <w:rsid w:val="003F4E36"/>
    <w:rsid w:val="003F5902"/>
    <w:rsid w:val="0040136D"/>
    <w:rsid w:val="0040392C"/>
    <w:rsid w:val="00404C29"/>
    <w:rsid w:val="004051AD"/>
    <w:rsid w:val="00410070"/>
    <w:rsid w:val="0041028A"/>
    <w:rsid w:val="004113AF"/>
    <w:rsid w:val="004149C7"/>
    <w:rsid w:val="00420E1B"/>
    <w:rsid w:val="00422969"/>
    <w:rsid w:val="00422A64"/>
    <w:rsid w:val="00424239"/>
    <w:rsid w:val="00424578"/>
    <w:rsid w:val="004248AD"/>
    <w:rsid w:val="00430874"/>
    <w:rsid w:val="00431253"/>
    <w:rsid w:val="00432102"/>
    <w:rsid w:val="004350F2"/>
    <w:rsid w:val="00435AD2"/>
    <w:rsid w:val="004367A0"/>
    <w:rsid w:val="00437363"/>
    <w:rsid w:val="00442ADA"/>
    <w:rsid w:val="00444AC9"/>
    <w:rsid w:val="004469B2"/>
    <w:rsid w:val="00454DF1"/>
    <w:rsid w:val="00456936"/>
    <w:rsid w:val="00457A81"/>
    <w:rsid w:val="00461D2C"/>
    <w:rsid w:val="00463B5C"/>
    <w:rsid w:val="00464071"/>
    <w:rsid w:val="0046706B"/>
    <w:rsid w:val="00470F5F"/>
    <w:rsid w:val="00471D53"/>
    <w:rsid w:val="004736AD"/>
    <w:rsid w:val="00474F86"/>
    <w:rsid w:val="004762C9"/>
    <w:rsid w:val="004814A8"/>
    <w:rsid w:val="00482734"/>
    <w:rsid w:val="004827A9"/>
    <w:rsid w:val="00483E85"/>
    <w:rsid w:val="004841D5"/>
    <w:rsid w:val="00484658"/>
    <w:rsid w:val="00486002"/>
    <w:rsid w:val="00486ACF"/>
    <w:rsid w:val="00486F77"/>
    <w:rsid w:val="00493082"/>
    <w:rsid w:val="00494A26"/>
    <w:rsid w:val="004953DE"/>
    <w:rsid w:val="00495ADF"/>
    <w:rsid w:val="004A17D6"/>
    <w:rsid w:val="004A65AC"/>
    <w:rsid w:val="004B0180"/>
    <w:rsid w:val="004B10DD"/>
    <w:rsid w:val="004B324D"/>
    <w:rsid w:val="004B4160"/>
    <w:rsid w:val="004B582B"/>
    <w:rsid w:val="004B76C4"/>
    <w:rsid w:val="004C182E"/>
    <w:rsid w:val="004C330A"/>
    <w:rsid w:val="004C4562"/>
    <w:rsid w:val="004C4EF3"/>
    <w:rsid w:val="004C5977"/>
    <w:rsid w:val="004C6431"/>
    <w:rsid w:val="004C7A01"/>
    <w:rsid w:val="004D1BE2"/>
    <w:rsid w:val="004D27AA"/>
    <w:rsid w:val="004D3A89"/>
    <w:rsid w:val="004D3B90"/>
    <w:rsid w:val="004D3CF7"/>
    <w:rsid w:val="004D4E2D"/>
    <w:rsid w:val="004E039D"/>
    <w:rsid w:val="004E1D7F"/>
    <w:rsid w:val="004E4ABF"/>
    <w:rsid w:val="004E4F1C"/>
    <w:rsid w:val="004F244C"/>
    <w:rsid w:val="004F290C"/>
    <w:rsid w:val="004F2DA8"/>
    <w:rsid w:val="004F7B85"/>
    <w:rsid w:val="00500686"/>
    <w:rsid w:val="00502309"/>
    <w:rsid w:val="00503C98"/>
    <w:rsid w:val="005045A8"/>
    <w:rsid w:val="005055E3"/>
    <w:rsid w:val="00507CA8"/>
    <w:rsid w:val="00511A5F"/>
    <w:rsid w:val="00512875"/>
    <w:rsid w:val="00520FA9"/>
    <w:rsid w:val="00522550"/>
    <w:rsid w:val="00525349"/>
    <w:rsid w:val="00533955"/>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1229"/>
    <w:rsid w:val="00593797"/>
    <w:rsid w:val="0059462B"/>
    <w:rsid w:val="00597CB6"/>
    <w:rsid w:val="005A0E70"/>
    <w:rsid w:val="005A379A"/>
    <w:rsid w:val="005A3F0B"/>
    <w:rsid w:val="005A5255"/>
    <w:rsid w:val="005A7D52"/>
    <w:rsid w:val="005B02A2"/>
    <w:rsid w:val="005B346D"/>
    <w:rsid w:val="005B76BE"/>
    <w:rsid w:val="005C7121"/>
    <w:rsid w:val="005D190D"/>
    <w:rsid w:val="005D1C64"/>
    <w:rsid w:val="005D1CA3"/>
    <w:rsid w:val="005D3FBD"/>
    <w:rsid w:val="005D4E46"/>
    <w:rsid w:val="005D6199"/>
    <w:rsid w:val="005E0951"/>
    <w:rsid w:val="005E1164"/>
    <w:rsid w:val="005E1E4E"/>
    <w:rsid w:val="005E2672"/>
    <w:rsid w:val="005E2AF7"/>
    <w:rsid w:val="005E39DB"/>
    <w:rsid w:val="005E4FAC"/>
    <w:rsid w:val="005E7D1D"/>
    <w:rsid w:val="005F58B9"/>
    <w:rsid w:val="005F5C0A"/>
    <w:rsid w:val="005F5F7E"/>
    <w:rsid w:val="00602601"/>
    <w:rsid w:val="00611F38"/>
    <w:rsid w:val="00612342"/>
    <w:rsid w:val="00612DE0"/>
    <w:rsid w:val="006147BF"/>
    <w:rsid w:val="0063341B"/>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141D"/>
    <w:rsid w:val="00692B83"/>
    <w:rsid w:val="006941B4"/>
    <w:rsid w:val="006947B3"/>
    <w:rsid w:val="00697C79"/>
    <w:rsid w:val="006A0472"/>
    <w:rsid w:val="006A0AC7"/>
    <w:rsid w:val="006A0C1B"/>
    <w:rsid w:val="006A15AE"/>
    <w:rsid w:val="006A26B0"/>
    <w:rsid w:val="006A2ADF"/>
    <w:rsid w:val="006A491A"/>
    <w:rsid w:val="006A6983"/>
    <w:rsid w:val="006B05FB"/>
    <w:rsid w:val="006B096A"/>
    <w:rsid w:val="006B0D73"/>
    <w:rsid w:val="006B1764"/>
    <w:rsid w:val="006B1DD2"/>
    <w:rsid w:val="006B264F"/>
    <w:rsid w:val="006B30EF"/>
    <w:rsid w:val="006B4E05"/>
    <w:rsid w:val="006C14F7"/>
    <w:rsid w:val="006C1914"/>
    <w:rsid w:val="006C3A32"/>
    <w:rsid w:val="006C4833"/>
    <w:rsid w:val="006C4891"/>
    <w:rsid w:val="006C69C5"/>
    <w:rsid w:val="006D0D0D"/>
    <w:rsid w:val="006D18D2"/>
    <w:rsid w:val="006D1AE5"/>
    <w:rsid w:val="006D1BFF"/>
    <w:rsid w:val="006D1F9C"/>
    <w:rsid w:val="006D21DA"/>
    <w:rsid w:val="006D3B16"/>
    <w:rsid w:val="006D601C"/>
    <w:rsid w:val="006D6D1F"/>
    <w:rsid w:val="006E128E"/>
    <w:rsid w:val="006E6AD6"/>
    <w:rsid w:val="006E7DD5"/>
    <w:rsid w:val="006F19A7"/>
    <w:rsid w:val="006F224D"/>
    <w:rsid w:val="006F2BCC"/>
    <w:rsid w:val="006F462F"/>
    <w:rsid w:val="006F61C5"/>
    <w:rsid w:val="00704F51"/>
    <w:rsid w:val="00714AC3"/>
    <w:rsid w:val="00715B71"/>
    <w:rsid w:val="00715FAD"/>
    <w:rsid w:val="0072131E"/>
    <w:rsid w:val="007263FB"/>
    <w:rsid w:val="00730E98"/>
    <w:rsid w:val="0073160C"/>
    <w:rsid w:val="00731F96"/>
    <w:rsid w:val="0073338D"/>
    <w:rsid w:val="00733A19"/>
    <w:rsid w:val="0073653E"/>
    <w:rsid w:val="0073763D"/>
    <w:rsid w:val="00737EC8"/>
    <w:rsid w:val="0074128D"/>
    <w:rsid w:val="007504C4"/>
    <w:rsid w:val="0075364B"/>
    <w:rsid w:val="00754E6E"/>
    <w:rsid w:val="00755F1B"/>
    <w:rsid w:val="00762728"/>
    <w:rsid w:val="00762B5E"/>
    <w:rsid w:val="00762D15"/>
    <w:rsid w:val="00764767"/>
    <w:rsid w:val="0077587D"/>
    <w:rsid w:val="00782BCA"/>
    <w:rsid w:val="00783150"/>
    <w:rsid w:val="00786C05"/>
    <w:rsid w:val="00787C63"/>
    <w:rsid w:val="007955EE"/>
    <w:rsid w:val="007A16C8"/>
    <w:rsid w:val="007A6743"/>
    <w:rsid w:val="007A7657"/>
    <w:rsid w:val="007B0944"/>
    <w:rsid w:val="007B0AB4"/>
    <w:rsid w:val="007B3E71"/>
    <w:rsid w:val="007B7824"/>
    <w:rsid w:val="007C100D"/>
    <w:rsid w:val="007C3BEE"/>
    <w:rsid w:val="007C3F17"/>
    <w:rsid w:val="007C4A1E"/>
    <w:rsid w:val="007C7DED"/>
    <w:rsid w:val="007D0365"/>
    <w:rsid w:val="007D162A"/>
    <w:rsid w:val="007D7049"/>
    <w:rsid w:val="007E08D9"/>
    <w:rsid w:val="007E0F9F"/>
    <w:rsid w:val="007E2AF9"/>
    <w:rsid w:val="007E42F8"/>
    <w:rsid w:val="007E49B8"/>
    <w:rsid w:val="007F0B91"/>
    <w:rsid w:val="007F3629"/>
    <w:rsid w:val="007F4697"/>
    <w:rsid w:val="007F7357"/>
    <w:rsid w:val="007F73EA"/>
    <w:rsid w:val="00802F3D"/>
    <w:rsid w:val="00813443"/>
    <w:rsid w:val="00814386"/>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4C76"/>
    <w:rsid w:val="00865FBA"/>
    <w:rsid w:val="00871032"/>
    <w:rsid w:val="008714A5"/>
    <w:rsid w:val="00871F45"/>
    <w:rsid w:val="00872CDA"/>
    <w:rsid w:val="00874D33"/>
    <w:rsid w:val="0087549A"/>
    <w:rsid w:val="008825FD"/>
    <w:rsid w:val="0089482B"/>
    <w:rsid w:val="00895938"/>
    <w:rsid w:val="0089699F"/>
    <w:rsid w:val="008A0F21"/>
    <w:rsid w:val="008A394D"/>
    <w:rsid w:val="008A66CD"/>
    <w:rsid w:val="008B037D"/>
    <w:rsid w:val="008B0736"/>
    <w:rsid w:val="008C0EB6"/>
    <w:rsid w:val="008C14E8"/>
    <w:rsid w:val="008C670C"/>
    <w:rsid w:val="008C6987"/>
    <w:rsid w:val="008D1CC8"/>
    <w:rsid w:val="008D4483"/>
    <w:rsid w:val="008D4490"/>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07463"/>
    <w:rsid w:val="0091397C"/>
    <w:rsid w:val="00927467"/>
    <w:rsid w:val="009278C2"/>
    <w:rsid w:val="00930546"/>
    <w:rsid w:val="009329C1"/>
    <w:rsid w:val="0093400B"/>
    <w:rsid w:val="009351B2"/>
    <w:rsid w:val="00936384"/>
    <w:rsid w:val="0094066F"/>
    <w:rsid w:val="00945F05"/>
    <w:rsid w:val="009468DD"/>
    <w:rsid w:val="00946CAB"/>
    <w:rsid w:val="009516EF"/>
    <w:rsid w:val="009574D9"/>
    <w:rsid w:val="00957700"/>
    <w:rsid w:val="00957E15"/>
    <w:rsid w:val="00960BB5"/>
    <w:rsid w:val="009655E0"/>
    <w:rsid w:val="00971C93"/>
    <w:rsid w:val="00976A91"/>
    <w:rsid w:val="009862C7"/>
    <w:rsid w:val="00986682"/>
    <w:rsid w:val="00987A07"/>
    <w:rsid w:val="0099061E"/>
    <w:rsid w:val="00992978"/>
    <w:rsid w:val="00995542"/>
    <w:rsid w:val="00995E84"/>
    <w:rsid w:val="00996CE3"/>
    <w:rsid w:val="009A4B4A"/>
    <w:rsid w:val="009A6900"/>
    <w:rsid w:val="009A7F58"/>
    <w:rsid w:val="009B3CE0"/>
    <w:rsid w:val="009B432D"/>
    <w:rsid w:val="009B67E9"/>
    <w:rsid w:val="009B6E15"/>
    <w:rsid w:val="009C0E07"/>
    <w:rsid w:val="009C51C6"/>
    <w:rsid w:val="009E6BA2"/>
    <w:rsid w:val="009E736F"/>
    <w:rsid w:val="009E7682"/>
    <w:rsid w:val="009F05B4"/>
    <w:rsid w:val="009F6D45"/>
    <w:rsid w:val="009F7207"/>
    <w:rsid w:val="009F731B"/>
    <w:rsid w:val="00A01AC6"/>
    <w:rsid w:val="00A02055"/>
    <w:rsid w:val="00A036B3"/>
    <w:rsid w:val="00A04FDC"/>
    <w:rsid w:val="00A05EC9"/>
    <w:rsid w:val="00A0716C"/>
    <w:rsid w:val="00A115AA"/>
    <w:rsid w:val="00A14171"/>
    <w:rsid w:val="00A223DF"/>
    <w:rsid w:val="00A22DED"/>
    <w:rsid w:val="00A234BD"/>
    <w:rsid w:val="00A242AF"/>
    <w:rsid w:val="00A27634"/>
    <w:rsid w:val="00A31570"/>
    <w:rsid w:val="00A32501"/>
    <w:rsid w:val="00A328C4"/>
    <w:rsid w:val="00A32F35"/>
    <w:rsid w:val="00A33A6F"/>
    <w:rsid w:val="00A343F1"/>
    <w:rsid w:val="00A35AA4"/>
    <w:rsid w:val="00A4319A"/>
    <w:rsid w:val="00A433A1"/>
    <w:rsid w:val="00A44062"/>
    <w:rsid w:val="00A44E2E"/>
    <w:rsid w:val="00A45309"/>
    <w:rsid w:val="00A46213"/>
    <w:rsid w:val="00A46C19"/>
    <w:rsid w:val="00A5019B"/>
    <w:rsid w:val="00A505D6"/>
    <w:rsid w:val="00A5441F"/>
    <w:rsid w:val="00A54786"/>
    <w:rsid w:val="00A56FAB"/>
    <w:rsid w:val="00A618C7"/>
    <w:rsid w:val="00A6359E"/>
    <w:rsid w:val="00A63E69"/>
    <w:rsid w:val="00A8039A"/>
    <w:rsid w:val="00A82E6B"/>
    <w:rsid w:val="00A87B3D"/>
    <w:rsid w:val="00A91192"/>
    <w:rsid w:val="00A93BE3"/>
    <w:rsid w:val="00A972F4"/>
    <w:rsid w:val="00A97FDB"/>
    <w:rsid w:val="00AA0F60"/>
    <w:rsid w:val="00AA5C94"/>
    <w:rsid w:val="00AA743B"/>
    <w:rsid w:val="00AB1066"/>
    <w:rsid w:val="00AB69C5"/>
    <w:rsid w:val="00AB79EC"/>
    <w:rsid w:val="00AC03DB"/>
    <w:rsid w:val="00AC17D9"/>
    <w:rsid w:val="00AC3222"/>
    <w:rsid w:val="00AC38F8"/>
    <w:rsid w:val="00AC6E6F"/>
    <w:rsid w:val="00AD1F90"/>
    <w:rsid w:val="00AD2CD2"/>
    <w:rsid w:val="00AD3920"/>
    <w:rsid w:val="00AD392D"/>
    <w:rsid w:val="00AD55F2"/>
    <w:rsid w:val="00AE09A7"/>
    <w:rsid w:val="00AE15AA"/>
    <w:rsid w:val="00AE56D7"/>
    <w:rsid w:val="00AE5A56"/>
    <w:rsid w:val="00AE73E7"/>
    <w:rsid w:val="00AF499C"/>
    <w:rsid w:val="00AF5F82"/>
    <w:rsid w:val="00AF6179"/>
    <w:rsid w:val="00AF65EB"/>
    <w:rsid w:val="00AF66AD"/>
    <w:rsid w:val="00AF6965"/>
    <w:rsid w:val="00B00ECD"/>
    <w:rsid w:val="00B022AD"/>
    <w:rsid w:val="00B03A1A"/>
    <w:rsid w:val="00B040B4"/>
    <w:rsid w:val="00B058C7"/>
    <w:rsid w:val="00B0686D"/>
    <w:rsid w:val="00B06AC9"/>
    <w:rsid w:val="00B06AD8"/>
    <w:rsid w:val="00B12634"/>
    <w:rsid w:val="00B14E38"/>
    <w:rsid w:val="00B23F34"/>
    <w:rsid w:val="00B264BD"/>
    <w:rsid w:val="00B26EC0"/>
    <w:rsid w:val="00B30EFE"/>
    <w:rsid w:val="00B40B03"/>
    <w:rsid w:val="00B52CB8"/>
    <w:rsid w:val="00B5455D"/>
    <w:rsid w:val="00B55DFC"/>
    <w:rsid w:val="00B60D36"/>
    <w:rsid w:val="00B618F3"/>
    <w:rsid w:val="00B65EF5"/>
    <w:rsid w:val="00B676C1"/>
    <w:rsid w:val="00B724FB"/>
    <w:rsid w:val="00B73149"/>
    <w:rsid w:val="00B80D07"/>
    <w:rsid w:val="00B82092"/>
    <w:rsid w:val="00B82835"/>
    <w:rsid w:val="00B83705"/>
    <w:rsid w:val="00B9143F"/>
    <w:rsid w:val="00B94AE1"/>
    <w:rsid w:val="00B951E7"/>
    <w:rsid w:val="00B97869"/>
    <w:rsid w:val="00B97F15"/>
    <w:rsid w:val="00BA1949"/>
    <w:rsid w:val="00BA55B3"/>
    <w:rsid w:val="00BA59B9"/>
    <w:rsid w:val="00BA6F40"/>
    <w:rsid w:val="00BA7ABF"/>
    <w:rsid w:val="00BB2573"/>
    <w:rsid w:val="00BB6260"/>
    <w:rsid w:val="00BB6695"/>
    <w:rsid w:val="00BB6C0B"/>
    <w:rsid w:val="00BB7B26"/>
    <w:rsid w:val="00BB7C0B"/>
    <w:rsid w:val="00BC1016"/>
    <w:rsid w:val="00BC61F2"/>
    <w:rsid w:val="00BD0C21"/>
    <w:rsid w:val="00BD356A"/>
    <w:rsid w:val="00BD3675"/>
    <w:rsid w:val="00BE1134"/>
    <w:rsid w:val="00BE22A0"/>
    <w:rsid w:val="00BE3E52"/>
    <w:rsid w:val="00BE5423"/>
    <w:rsid w:val="00BE54D8"/>
    <w:rsid w:val="00BE6773"/>
    <w:rsid w:val="00BE76F9"/>
    <w:rsid w:val="00BF2BCE"/>
    <w:rsid w:val="00BF525A"/>
    <w:rsid w:val="00C0435E"/>
    <w:rsid w:val="00C049C7"/>
    <w:rsid w:val="00C12D39"/>
    <w:rsid w:val="00C1542A"/>
    <w:rsid w:val="00C154E5"/>
    <w:rsid w:val="00C16D0F"/>
    <w:rsid w:val="00C17C55"/>
    <w:rsid w:val="00C212F8"/>
    <w:rsid w:val="00C21500"/>
    <w:rsid w:val="00C22785"/>
    <w:rsid w:val="00C30862"/>
    <w:rsid w:val="00C35865"/>
    <w:rsid w:val="00C36333"/>
    <w:rsid w:val="00C36800"/>
    <w:rsid w:val="00C36E09"/>
    <w:rsid w:val="00C370CB"/>
    <w:rsid w:val="00C37A53"/>
    <w:rsid w:val="00C4375D"/>
    <w:rsid w:val="00C46A54"/>
    <w:rsid w:val="00C509FE"/>
    <w:rsid w:val="00C54311"/>
    <w:rsid w:val="00C555C8"/>
    <w:rsid w:val="00C61CE3"/>
    <w:rsid w:val="00C62362"/>
    <w:rsid w:val="00C62A45"/>
    <w:rsid w:val="00C63028"/>
    <w:rsid w:val="00C64D88"/>
    <w:rsid w:val="00C7455B"/>
    <w:rsid w:val="00C76385"/>
    <w:rsid w:val="00C801BD"/>
    <w:rsid w:val="00C8078E"/>
    <w:rsid w:val="00C80E7D"/>
    <w:rsid w:val="00C830BF"/>
    <w:rsid w:val="00C9653E"/>
    <w:rsid w:val="00CA03A2"/>
    <w:rsid w:val="00CA3B47"/>
    <w:rsid w:val="00CA6297"/>
    <w:rsid w:val="00CA7DB5"/>
    <w:rsid w:val="00CB0333"/>
    <w:rsid w:val="00CB491D"/>
    <w:rsid w:val="00CB49D1"/>
    <w:rsid w:val="00CC248D"/>
    <w:rsid w:val="00CC30DD"/>
    <w:rsid w:val="00CC3549"/>
    <w:rsid w:val="00CC5BB1"/>
    <w:rsid w:val="00CD15C1"/>
    <w:rsid w:val="00CD3AED"/>
    <w:rsid w:val="00CD48A1"/>
    <w:rsid w:val="00CD4F77"/>
    <w:rsid w:val="00CD6D68"/>
    <w:rsid w:val="00CE0A83"/>
    <w:rsid w:val="00CE1F75"/>
    <w:rsid w:val="00CE266D"/>
    <w:rsid w:val="00CE3CE5"/>
    <w:rsid w:val="00CE7BF4"/>
    <w:rsid w:val="00CF1C15"/>
    <w:rsid w:val="00CF2BBE"/>
    <w:rsid w:val="00CF4045"/>
    <w:rsid w:val="00CF6AD6"/>
    <w:rsid w:val="00D04648"/>
    <w:rsid w:val="00D0513C"/>
    <w:rsid w:val="00D11944"/>
    <w:rsid w:val="00D13416"/>
    <w:rsid w:val="00D170F2"/>
    <w:rsid w:val="00D174ED"/>
    <w:rsid w:val="00D179BC"/>
    <w:rsid w:val="00D2471F"/>
    <w:rsid w:val="00D25A40"/>
    <w:rsid w:val="00D2605C"/>
    <w:rsid w:val="00D27543"/>
    <w:rsid w:val="00D30241"/>
    <w:rsid w:val="00D35978"/>
    <w:rsid w:val="00D3651D"/>
    <w:rsid w:val="00D36868"/>
    <w:rsid w:val="00D37BD2"/>
    <w:rsid w:val="00D43B05"/>
    <w:rsid w:val="00D47CED"/>
    <w:rsid w:val="00D50842"/>
    <w:rsid w:val="00D53C64"/>
    <w:rsid w:val="00D559FA"/>
    <w:rsid w:val="00D57030"/>
    <w:rsid w:val="00D608CA"/>
    <w:rsid w:val="00D62DD4"/>
    <w:rsid w:val="00D64CDF"/>
    <w:rsid w:val="00D65F3D"/>
    <w:rsid w:val="00D75FC7"/>
    <w:rsid w:val="00D7623E"/>
    <w:rsid w:val="00D77360"/>
    <w:rsid w:val="00D83FCF"/>
    <w:rsid w:val="00D861E7"/>
    <w:rsid w:val="00D86F8F"/>
    <w:rsid w:val="00D92F7D"/>
    <w:rsid w:val="00D94ED6"/>
    <w:rsid w:val="00D957A6"/>
    <w:rsid w:val="00D95B10"/>
    <w:rsid w:val="00DA2D41"/>
    <w:rsid w:val="00DA61B4"/>
    <w:rsid w:val="00DA6A92"/>
    <w:rsid w:val="00DB03C7"/>
    <w:rsid w:val="00DB075D"/>
    <w:rsid w:val="00DD1AB6"/>
    <w:rsid w:val="00DD3C7A"/>
    <w:rsid w:val="00DD4B64"/>
    <w:rsid w:val="00DD4D93"/>
    <w:rsid w:val="00DD5548"/>
    <w:rsid w:val="00DD5C6E"/>
    <w:rsid w:val="00DE1EF9"/>
    <w:rsid w:val="00DE22C7"/>
    <w:rsid w:val="00DE3456"/>
    <w:rsid w:val="00DE4840"/>
    <w:rsid w:val="00DE5C1D"/>
    <w:rsid w:val="00DF16F9"/>
    <w:rsid w:val="00DF1D1A"/>
    <w:rsid w:val="00DF62B5"/>
    <w:rsid w:val="00E005DE"/>
    <w:rsid w:val="00E01A4F"/>
    <w:rsid w:val="00E02103"/>
    <w:rsid w:val="00E02670"/>
    <w:rsid w:val="00E11103"/>
    <w:rsid w:val="00E15568"/>
    <w:rsid w:val="00E16246"/>
    <w:rsid w:val="00E163E5"/>
    <w:rsid w:val="00E170EA"/>
    <w:rsid w:val="00E21093"/>
    <w:rsid w:val="00E22DCF"/>
    <w:rsid w:val="00E234AD"/>
    <w:rsid w:val="00E25C17"/>
    <w:rsid w:val="00E2658F"/>
    <w:rsid w:val="00E2687D"/>
    <w:rsid w:val="00E31D4C"/>
    <w:rsid w:val="00E325E1"/>
    <w:rsid w:val="00E335FD"/>
    <w:rsid w:val="00E35C59"/>
    <w:rsid w:val="00E4338D"/>
    <w:rsid w:val="00E45942"/>
    <w:rsid w:val="00E542EC"/>
    <w:rsid w:val="00E56397"/>
    <w:rsid w:val="00E60641"/>
    <w:rsid w:val="00E62242"/>
    <w:rsid w:val="00E62992"/>
    <w:rsid w:val="00E67D51"/>
    <w:rsid w:val="00E7033D"/>
    <w:rsid w:val="00E70C0F"/>
    <w:rsid w:val="00E721D8"/>
    <w:rsid w:val="00E73960"/>
    <w:rsid w:val="00E74A31"/>
    <w:rsid w:val="00E74C1F"/>
    <w:rsid w:val="00E75BFD"/>
    <w:rsid w:val="00E75E62"/>
    <w:rsid w:val="00E8030B"/>
    <w:rsid w:val="00E86C5D"/>
    <w:rsid w:val="00E9179C"/>
    <w:rsid w:val="00E917E0"/>
    <w:rsid w:val="00E91B11"/>
    <w:rsid w:val="00E94F56"/>
    <w:rsid w:val="00E977D6"/>
    <w:rsid w:val="00EA21AC"/>
    <w:rsid w:val="00EA48D9"/>
    <w:rsid w:val="00EA4EB4"/>
    <w:rsid w:val="00EB0222"/>
    <w:rsid w:val="00EB04E4"/>
    <w:rsid w:val="00EB2714"/>
    <w:rsid w:val="00EC34F4"/>
    <w:rsid w:val="00EC41B8"/>
    <w:rsid w:val="00EC6B9B"/>
    <w:rsid w:val="00EC7C8A"/>
    <w:rsid w:val="00ED077E"/>
    <w:rsid w:val="00ED1142"/>
    <w:rsid w:val="00ED13D2"/>
    <w:rsid w:val="00ED18EE"/>
    <w:rsid w:val="00ED70E1"/>
    <w:rsid w:val="00EE27DF"/>
    <w:rsid w:val="00EE3114"/>
    <w:rsid w:val="00EE34B1"/>
    <w:rsid w:val="00EE3A51"/>
    <w:rsid w:val="00EE44D3"/>
    <w:rsid w:val="00EE7F02"/>
    <w:rsid w:val="00EF0A65"/>
    <w:rsid w:val="00EF0D37"/>
    <w:rsid w:val="00EF0D85"/>
    <w:rsid w:val="00EF3754"/>
    <w:rsid w:val="00EF5DE2"/>
    <w:rsid w:val="00F017C6"/>
    <w:rsid w:val="00F11AFD"/>
    <w:rsid w:val="00F13F8E"/>
    <w:rsid w:val="00F14858"/>
    <w:rsid w:val="00F14903"/>
    <w:rsid w:val="00F15F3D"/>
    <w:rsid w:val="00F21D09"/>
    <w:rsid w:val="00F23A4E"/>
    <w:rsid w:val="00F26350"/>
    <w:rsid w:val="00F2693F"/>
    <w:rsid w:val="00F27CF9"/>
    <w:rsid w:val="00F326FB"/>
    <w:rsid w:val="00F41E90"/>
    <w:rsid w:val="00F42F1F"/>
    <w:rsid w:val="00F4333E"/>
    <w:rsid w:val="00F4364F"/>
    <w:rsid w:val="00F45C89"/>
    <w:rsid w:val="00F51BAE"/>
    <w:rsid w:val="00F56D89"/>
    <w:rsid w:val="00F57718"/>
    <w:rsid w:val="00F57AC8"/>
    <w:rsid w:val="00F61A96"/>
    <w:rsid w:val="00F640C3"/>
    <w:rsid w:val="00F6728C"/>
    <w:rsid w:val="00F67BEE"/>
    <w:rsid w:val="00F75567"/>
    <w:rsid w:val="00F80258"/>
    <w:rsid w:val="00F807A0"/>
    <w:rsid w:val="00F817B0"/>
    <w:rsid w:val="00F829AA"/>
    <w:rsid w:val="00F862FE"/>
    <w:rsid w:val="00F9046D"/>
    <w:rsid w:val="00F93F92"/>
    <w:rsid w:val="00F96F16"/>
    <w:rsid w:val="00FA280F"/>
    <w:rsid w:val="00FA3456"/>
    <w:rsid w:val="00FA373A"/>
    <w:rsid w:val="00FA5153"/>
    <w:rsid w:val="00FA6A93"/>
    <w:rsid w:val="00FA71D8"/>
    <w:rsid w:val="00FA7BD6"/>
    <w:rsid w:val="00FB107E"/>
    <w:rsid w:val="00FB1B6C"/>
    <w:rsid w:val="00FB2B04"/>
    <w:rsid w:val="00FB6351"/>
    <w:rsid w:val="00FC0F80"/>
    <w:rsid w:val="00FC60B1"/>
    <w:rsid w:val="00FC72E4"/>
    <w:rsid w:val="00FC7475"/>
    <w:rsid w:val="00FD0970"/>
    <w:rsid w:val="00FD67DB"/>
    <w:rsid w:val="00FE345A"/>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CA3"/>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504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0C15"/>
    <w:rPr>
      <w:sz w:val="20"/>
      <w:szCs w:val="20"/>
    </w:rPr>
  </w:style>
  <w:style w:type="character" w:styleId="EndnoteReference">
    <w:name w:val="endnote reference"/>
    <w:basedOn w:val="DefaultParagraphFont"/>
    <w:uiPriority w:val="99"/>
    <w:semiHidden/>
    <w:unhideWhenUsed/>
    <w:rsid w:val="001B0C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image" Target="media/image12.gif"/><Relationship Id="rId42" Type="http://schemas.openxmlformats.org/officeDocument/2006/relationships/image" Target="media/image22.emf"/><Relationship Id="rId63" Type="http://schemas.openxmlformats.org/officeDocument/2006/relationships/image" Target="media/image43.jpeg"/><Relationship Id="rId84" Type="http://schemas.openxmlformats.org/officeDocument/2006/relationships/image" Target="media/image64.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hyperlink" Target="https://onlinelibrary.wiley.com/doi/abs/10.1111/j.1365-2427.2010.02534.x" TargetMode="External"/><Relationship Id="rId191" Type="http://schemas.openxmlformats.org/officeDocument/2006/relationships/hyperlink" Target="http://www.escholarship.org/uc/item/4f4582tb" TargetMode="External"/><Relationship Id="rId205" Type="http://schemas.openxmlformats.org/officeDocument/2006/relationships/hyperlink" Target="http://www.escholarship.org/uc/item/96f2t9xw" TargetMode="External"/><Relationship Id="rId16" Type="http://schemas.openxmlformats.org/officeDocument/2006/relationships/image" Target="media/image7.png"/><Relationship Id="rId107" Type="http://schemas.openxmlformats.org/officeDocument/2006/relationships/image" Target="media/image87.jpeg"/><Relationship Id="rId11" Type="http://schemas.openxmlformats.org/officeDocument/2006/relationships/image" Target="media/image2.png"/><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53" Type="http://schemas.openxmlformats.org/officeDocument/2006/relationships/image" Target="media/image33.emf"/><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28" Type="http://schemas.openxmlformats.org/officeDocument/2006/relationships/image" Target="media/image108.jpeg"/><Relationship Id="rId144" Type="http://schemas.openxmlformats.org/officeDocument/2006/relationships/image" Target="media/image124.jpeg"/><Relationship Id="rId149" Type="http://schemas.openxmlformats.org/officeDocument/2006/relationships/image" Target="media/image129.jpeg"/><Relationship Id="rId5" Type="http://schemas.openxmlformats.org/officeDocument/2006/relationships/webSettings" Target="webSettings.xml"/><Relationship Id="rId90" Type="http://schemas.openxmlformats.org/officeDocument/2006/relationships/image" Target="media/image70.jpeg"/><Relationship Id="rId95" Type="http://schemas.openxmlformats.org/officeDocument/2006/relationships/image" Target="media/image75.jpeg"/><Relationship Id="rId160" Type="http://schemas.openxmlformats.org/officeDocument/2006/relationships/image" Target="media/image140.jpeg"/><Relationship Id="rId165" Type="http://schemas.openxmlformats.org/officeDocument/2006/relationships/image" Target="media/image145.emf"/><Relationship Id="rId181" Type="http://schemas.openxmlformats.org/officeDocument/2006/relationships/hyperlink" Target="http://www.escholarship.org/uc/item/1147j4nz" TargetMode="External"/><Relationship Id="rId186" Type="http://schemas.openxmlformats.org/officeDocument/2006/relationships/hyperlink" Target="https://doi.org/10.1371/journal.pone.0177409" TargetMode="External"/><Relationship Id="rId22" Type="http://schemas.openxmlformats.org/officeDocument/2006/relationships/image" Target="media/image13.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jpe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jpe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hyperlink" Target="https://cran.r-project.org/package=indicspecies" TargetMode="External"/><Relationship Id="rId176" Type="http://schemas.openxmlformats.org/officeDocument/2006/relationships/hyperlink" Target="http://dx.doi.org/10.1021/acs.est.6b05745" TargetMode="External"/><Relationship Id="rId192" Type="http://schemas.openxmlformats.org/officeDocument/2006/relationships/hyperlink" Target="https://doi.org/10.1139/cjfas-2014-0528" TargetMode="External"/><Relationship Id="rId197" Type="http://schemas.openxmlformats.org/officeDocument/2006/relationships/hyperlink" Target="https://www.R-project.org" TargetMode="External"/><Relationship Id="rId206" Type="http://schemas.openxmlformats.org/officeDocument/2006/relationships/hyperlink" Target="https://water.ca.gov/LegacyFiles/waterquality/drinkingwater/docs/brytelab_qa_manual_2012.pdf" TargetMode="External"/><Relationship Id="rId201" Type="http://schemas.openxmlformats.org/officeDocument/2006/relationships/hyperlink" Target="http://dx.doi.org/10.1007/s10661-012-2708-8" TargetMode="External"/><Relationship Id="rId12" Type="http://schemas.openxmlformats.org/officeDocument/2006/relationships/image" Target="media/image3.png"/><Relationship Id="rId17" Type="http://schemas.openxmlformats.org/officeDocument/2006/relationships/image" Target="media/image8.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jpeg"/><Relationship Id="rId96" Type="http://schemas.openxmlformats.org/officeDocument/2006/relationships/image" Target="media/image76.jpe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hyperlink" Target="https://github.com/lme4/lme4/" TargetMode="External"/><Relationship Id="rId182" Type="http://schemas.openxmlformats.org/officeDocument/2006/relationships/hyperlink" Target="http://www.sciencedirect.com/science/article/pii/S0034425708002046" TargetMode="External"/><Relationship Id="rId187" Type="http://schemas.openxmlformats.org/officeDocument/2006/relationships/hyperlink" Target="https://escholarship.org/uc/item/63k1z819#main"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49" Type="http://schemas.openxmlformats.org/officeDocument/2006/relationships/image" Target="media/image29.emf"/><Relationship Id="rId114" Type="http://schemas.openxmlformats.org/officeDocument/2006/relationships/image" Target="media/image94.jpeg"/><Relationship Id="rId119" Type="http://schemas.openxmlformats.org/officeDocument/2006/relationships/image" Target="media/image99.jpeg"/><Relationship Id="rId44" Type="http://schemas.openxmlformats.org/officeDocument/2006/relationships/image" Target="media/image24.pn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1.jpeg"/><Relationship Id="rId86" Type="http://schemas.openxmlformats.org/officeDocument/2006/relationships/image" Target="media/image66.jpeg"/><Relationship Id="rId130" Type="http://schemas.openxmlformats.org/officeDocument/2006/relationships/image" Target="media/image110.jpeg"/><Relationship Id="rId135" Type="http://schemas.openxmlformats.org/officeDocument/2006/relationships/image" Target="media/image115.jpeg"/><Relationship Id="rId151" Type="http://schemas.openxmlformats.org/officeDocument/2006/relationships/image" Target="media/image131.jpeg"/><Relationship Id="rId156" Type="http://schemas.openxmlformats.org/officeDocument/2006/relationships/image" Target="media/image136.jpeg"/><Relationship Id="rId177" Type="http://schemas.openxmlformats.org/officeDocument/2006/relationships/hyperlink" Target="http://www.escholarship.org/uc/item/85c9h479" TargetMode="External"/><Relationship Id="rId198" Type="http://schemas.openxmlformats.org/officeDocument/2006/relationships/hyperlink" Target="http://www.escholarship.org/uc/item/3w96c3dt" TargetMode="External"/><Relationship Id="rId172" Type="http://schemas.openxmlformats.org/officeDocument/2006/relationships/hyperlink" Target="http://www.jstor.org/stable/2838250" TargetMode="External"/><Relationship Id="rId193" Type="http://schemas.openxmlformats.org/officeDocument/2006/relationships/hyperlink" Target="http://www.escholarship.org/uc/item/2zx8v50b" TargetMode="External"/><Relationship Id="rId202" Type="http://schemas.openxmlformats.org/officeDocument/2006/relationships/hyperlink" Target="https://doi.org/10.1080/05384680.1958.11904091" TargetMode="External"/><Relationship Id="rId207"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emf"/><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hyperlink" Target="http://lme4.r-forge.r-project.org" TargetMode="External"/><Relationship Id="rId188" Type="http://schemas.openxmlformats.org/officeDocument/2006/relationships/hyperlink" Target="https://doi.org/10.1007/s10750-017-3385-y" TargetMode="Externa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162" Type="http://schemas.openxmlformats.org/officeDocument/2006/relationships/image" Target="media/image142.jpeg"/><Relationship Id="rId183" Type="http://schemas.openxmlformats.org/officeDocument/2006/relationships/hyperlink" Target="http://dx.doi.org/10.1007/s12237-015-0055-z"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5.PN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hyperlink" Target="https://onlinelibrary.wiley.com/doi/abs/10.1002/tafs.10028" TargetMode="External"/><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hyperlink" Target="http://www.escholarship.org/uc/item/8fq0n5gx" TargetMode="External"/><Relationship Id="rId194" Type="http://schemas.openxmlformats.org/officeDocument/2006/relationships/hyperlink" Target="https://github.com/vegandevs/vegan" TargetMode="External"/><Relationship Id="rId199" Type="http://schemas.openxmlformats.org/officeDocument/2006/relationships/hyperlink" Target="https://doi.org/10.2307/1352693" TargetMode="External"/><Relationship Id="rId203" Type="http://schemas.openxmlformats.org/officeDocument/2006/relationships/hyperlink" Target="http://www.water.ca.gov/bdma/meta/benthic.cfm" TargetMode="External"/><Relationship Id="rId208" Type="http://schemas.microsoft.com/office/2011/relationships/people" Target="people.xml"/><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hyperlink" Target="https://doi.org/10.1007/s12237-014-9877-3"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hyperlink" Target="http://www.escholarship.org/uc/item/0p01q99s" TargetMode="External"/><Relationship Id="rId189" Type="http://schemas.openxmlformats.org/officeDocument/2006/relationships/hyperlink" Target="http://www.sciencedirect.com/science/article/pii/S0022098115300022" TargetMode="External"/><Relationship Id="rId3" Type="http://schemas.openxmlformats.org/officeDocument/2006/relationships/styles" Target="styles.xml"/><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11.jpe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hyperlink" Target="http://www.water.ca.gov/environmentalservices/docs/frpa/pilot_phase_II_report_FINAL_3MAY2017.pdf" TargetMode="External"/><Relationship Id="rId179" Type="http://schemas.openxmlformats.org/officeDocument/2006/relationships/hyperlink" Target="http://www.scopus.com/inward/record.url?eid=2-s2.0-0036715391&amp;partnerID=40&amp;md5=b3116d1c2248f53866a9d38898f54313" TargetMode="External"/><Relationship Id="rId195" Type="http://schemas.openxmlformats.org/officeDocument/2006/relationships/hyperlink" Target="https://github.com/vegandevs/vegan" TargetMode="External"/><Relationship Id="rId209" Type="http://schemas.openxmlformats.org/officeDocument/2006/relationships/theme" Target="theme/theme1.xml"/><Relationship Id="rId190" Type="http://schemas.openxmlformats.org/officeDocument/2006/relationships/hyperlink" Target="http://dx.doi.org/10.1890/ES12-00251.1" TargetMode="External"/><Relationship Id="rId204" Type="http://schemas.openxmlformats.org/officeDocument/2006/relationships/hyperlink" Target="http://search.proquest.com/docview/1518010595?accountid=147320" TargetMode="External"/><Relationship Id="rId15" Type="http://schemas.openxmlformats.org/officeDocument/2006/relationships/image" Target="media/image6.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emf"/><Relationship Id="rId169" Type="http://schemas.openxmlformats.org/officeDocument/2006/relationships/hyperlink" Target="http://www.escholarship.org/uc/item/4mk5326r" TargetMode="External"/><Relationship Id="rId185"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s://doi.org/10.1007/s12237-019-00521-5" TargetMode="External"/><Relationship Id="rId47" Type="http://schemas.openxmlformats.org/officeDocument/2006/relationships/image" Target="media/image27.emf"/><Relationship Id="rId68" Type="http://schemas.openxmlformats.org/officeDocument/2006/relationships/image" Target="media/image48.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hyperlink" Target="https://doi.org/10.1007/s12237-016-0091-3" TargetMode="External"/><Relationship Id="rId196" Type="http://schemas.openxmlformats.org/officeDocument/2006/relationships/hyperlink" Target="https://doi.org/10.1007/s00248-012-0159-y" TargetMode="External"/><Relationship Id="rId200" Type="http://schemas.openxmlformats.org/officeDocument/2006/relationships/hyperlink" Target="http://www.sciencedirect.com/science/article/pii/S09258574000008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8B8C2-95C2-4D4D-8285-C2EB1DB00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0</TotalTime>
  <Pages>176</Pages>
  <Words>43197</Words>
  <Characters>246224</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8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158</cp:revision>
  <cp:lastPrinted>2016-06-01T15:53:00Z</cp:lastPrinted>
  <dcterms:created xsi:type="dcterms:W3CDTF">2019-06-20T22:20:00Z</dcterms:created>
  <dcterms:modified xsi:type="dcterms:W3CDTF">2019-07-22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